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B8092C5" w14:textId="77777777" w:rsidR="00544ED7" w:rsidRDefault="00544ED7" w:rsidP="00B515C6">
      <w:pPr>
        <w:rPr>
          <w:b/>
        </w:rPr>
      </w:pPr>
      <w:r>
        <w:rPr>
          <w:b/>
        </w:rPr>
        <w:t xml:space="preserve">A critical evaluation of </w:t>
      </w:r>
      <w:r w:rsidR="005E0D9F">
        <w:rPr>
          <w:b/>
        </w:rPr>
        <w:t>an</w:t>
      </w:r>
      <w:r w:rsidR="00B515C6" w:rsidRPr="00B515C6">
        <w:rPr>
          <w:b/>
        </w:rPr>
        <w:t xml:space="preserve"> </w:t>
      </w:r>
      <w:r>
        <w:rPr>
          <w:b/>
        </w:rPr>
        <w:t xml:space="preserve">MR guided radiotherapy system; do the </w:t>
      </w:r>
      <w:r w:rsidR="00F8374C">
        <w:rPr>
          <w:b/>
        </w:rPr>
        <w:t>manufacturer’s</w:t>
      </w:r>
      <w:r>
        <w:rPr>
          <w:b/>
        </w:rPr>
        <w:t xml:space="preserve"> claims stand up to scientific scrutiny?</w:t>
      </w:r>
    </w:p>
    <w:p w14:paraId="0B8092C6" w14:textId="77777777" w:rsidR="0040103C" w:rsidRPr="008B1CB4" w:rsidRDefault="0040103C" w:rsidP="0040103C">
      <w:r w:rsidRPr="008B1CB4">
        <w:t>Caroline Maguire PGDip and Mike Kirby PhD</w:t>
      </w:r>
      <w:r>
        <w:t>, Department of Medical Imaging and Radiotherapy, School of Health Sciences, University of Liverpool, UK</w:t>
      </w:r>
    </w:p>
    <w:p w14:paraId="0B8092C7" w14:textId="3BCFDF1A" w:rsidR="00F8374C" w:rsidRPr="0097036B" w:rsidRDefault="0040103C" w:rsidP="0040103C">
      <w:pPr>
        <w:rPr>
          <w:i/>
        </w:rPr>
      </w:pPr>
      <w:r>
        <w:rPr>
          <w:i/>
        </w:rPr>
        <w:t xml:space="preserve"> </w:t>
      </w:r>
      <w:r w:rsidR="0097036B">
        <w:rPr>
          <w:i/>
        </w:rPr>
        <w:t>(</w:t>
      </w:r>
      <w:proofErr w:type="spellStart"/>
      <w:r w:rsidR="0097036B">
        <w:rPr>
          <w:i/>
        </w:rPr>
        <w:t>Approx</w:t>
      </w:r>
      <w:proofErr w:type="spellEnd"/>
      <w:r w:rsidR="0097036B">
        <w:rPr>
          <w:i/>
        </w:rPr>
        <w:t xml:space="preserve"> 2</w:t>
      </w:r>
      <w:r w:rsidR="00FF6DBC">
        <w:rPr>
          <w:i/>
        </w:rPr>
        <w:t>800</w:t>
      </w:r>
      <w:r w:rsidR="0097036B">
        <w:rPr>
          <w:i/>
        </w:rPr>
        <w:t xml:space="preserve"> words excluding fig/table captions</w:t>
      </w:r>
      <w:r w:rsidR="00FF6DBC">
        <w:rPr>
          <w:i/>
        </w:rPr>
        <w:t>, in-text referencing</w:t>
      </w:r>
      <w:r w:rsidR="0097036B">
        <w:rPr>
          <w:i/>
        </w:rPr>
        <w:t xml:space="preserve"> and reference list)</w:t>
      </w:r>
    </w:p>
    <w:p w14:paraId="0B8092C8" w14:textId="77777777" w:rsidR="004648F1" w:rsidRDefault="004648F1" w:rsidP="00B515C6">
      <w:pPr>
        <w:rPr>
          <w:b/>
        </w:rPr>
      </w:pPr>
    </w:p>
    <w:p w14:paraId="0B8092C9" w14:textId="77777777" w:rsidR="00E85A3D" w:rsidRPr="00804C1B" w:rsidRDefault="00E85A3D" w:rsidP="00B515C6">
      <w:pPr>
        <w:rPr>
          <w:b/>
        </w:rPr>
      </w:pPr>
      <w:r w:rsidRPr="00804C1B">
        <w:rPr>
          <w:b/>
        </w:rPr>
        <w:t>Introduction</w:t>
      </w:r>
    </w:p>
    <w:p w14:paraId="0B8092CA" w14:textId="1A29AC88" w:rsidR="002E43A2" w:rsidRDefault="009326F4" w:rsidP="00B515C6">
      <w:r>
        <w:t>Magnetic Resonance guided Radiotherapy Systems (MRg-RTSs) are beginning to be commercialised</w:t>
      </w:r>
      <w:r w:rsidR="00E27BAE">
        <w:t xml:space="preserve">, </w:t>
      </w:r>
      <w:r w:rsidR="00D56A88">
        <w:t xml:space="preserve"> installed </w:t>
      </w:r>
      <w:r w:rsidR="00E27BAE">
        <w:t xml:space="preserve">and used clinically </w:t>
      </w:r>
      <w:r w:rsidR="00D56A88">
        <w:t xml:space="preserve">in radiotherapy departments around the world. </w:t>
      </w:r>
      <w:r>
        <w:t xml:space="preserve"> </w:t>
      </w:r>
      <w:r w:rsidR="005E0D9F">
        <w:t xml:space="preserve">The manufacturers of </w:t>
      </w:r>
      <w:r w:rsidR="00D56A88">
        <w:t>such systems often post bold statements about their systems on their website</w:t>
      </w:r>
      <w:r w:rsidR="00E27BAE">
        <w:t>s</w:t>
      </w:r>
      <w:r w:rsidR="006B7460">
        <w:t>.  One such statement was recently posted (below), stating that their system….</w:t>
      </w:r>
    </w:p>
    <w:p w14:paraId="0B8092CB" w14:textId="69A655E6" w:rsidR="002E43A2" w:rsidRPr="00242512" w:rsidRDefault="002E43A2" w:rsidP="002E43A2">
      <w:pPr>
        <w:ind w:left="720"/>
      </w:pPr>
      <w:r>
        <w:rPr>
          <w:i/>
        </w:rPr>
        <w:t>“</w:t>
      </w:r>
      <w:r w:rsidR="006B7460">
        <w:rPr>
          <w:i/>
        </w:rPr>
        <w:t>…...</w:t>
      </w:r>
      <w:r w:rsidRPr="002E43A2">
        <w:rPr>
          <w:i/>
        </w:rPr>
        <w:t xml:space="preserve"> gives clinicians a fresh approach to observing, assessing, and perso</w:t>
      </w:r>
      <w:r w:rsidR="007C2FDA">
        <w:rPr>
          <w:i/>
        </w:rPr>
        <w:t xml:space="preserve">nalizing a patient’s treatment…. </w:t>
      </w:r>
      <w:r w:rsidRPr="002E43A2">
        <w:rPr>
          <w:i/>
        </w:rPr>
        <w:t>When clinicians can clearly see the target and watch where the radiation dose is actually being delivered, they are better able to adapt to changes in the patient’s anatomy.”</w:t>
      </w:r>
      <w:r w:rsidR="00804C1B">
        <w:rPr>
          <w:i/>
        </w:rPr>
        <w:t xml:space="preserve"> </w:t>
      </w:r>
      <w:r w:rsidR="00935595">
        <w:rPr>
          <w:i/>
        </w:rPr>
        <w:t xml:space="preserve"> </w:t>
      </w:r>
      <w:r w:rsidR="00935595" w:rsidRPr="00242512">
        <w:t>(1)</w:t>
      </w:r>
    </w:p>
    <w:p w14:paraId="0B8092CC" w14:textId="347201EC" w:rsidR="002E43A2" w:rsidRDefault="002E43A2" w:rsidP="00B515C6">
      <w:r>
        <w:t xml:space="preserve">But do such </w:t>
      </w:r>
      <w:r w:rsidR="00804C1B">
        <w:t>bold statements</w:t>
      </w:r>
      <w:r>
        <w:t xml:space="preserve"> stand up to critical evaluation and scientific scrutiny?  This paper attempts to examine, critically, scientifi</w:t>
      </w:r>
      <w:r w:rsidR="00113D9F">
        <w:t>cally and concisely, whether such claims are truly evidenced based.</w:t>
      </w:r>
    </w:p>
    <w:p w14:paraId="0B8092CD" w14:textId="00D20A9F" w:rsidR="00845A29" w:rsidRDefault="00B515C6" w:rsidP="00B515C6">
      <w:r w:rsidRPr="00B515C6">
        <w:t xml:space="preserve">This statement claims to bring innovative changes to </w:t>
      </w:r>
      <w:r w:rsidR="003448DF">
        <w:t xml:space="preserve">present radiotherapy techniques particularly </w:t>
      </w:r>
      <w:r w:rsidRPr="00B515C6">
        <w:t xml:space="preserve">current image guided radiotherapy (IGRT) methods. IGRT was introduced into daily clinical practice </w:t>
      </w:r>
      <w:r w:rsidR="003432AA">
        <w:t xml:space="preserve">concurrently </w:t>
      </w:r>
      <w:r w:rsidRPr="00B515C6">
        <w:t xml:space="preserve">with treatment techniques such as intensity modulated radiotherapy (IMRT), volumetric </w:t>
      </w:r>
      <w:r w:rsidR="00745F38">
        <w:t xml:space="preserve">modulated arc </w:t>
      </w:r>
      <w:r w:rsidRPr="00B515C6">
        <w:t>therapy (VMAT)</w:t>
      </w:r>
      <w:r w:rsidR="003432AA">
        <w:t>,</w:t>
      </w:r>
      <w:r w:rsidRPr="00B515C6">
        <w:t xml:space="preserve"> stereotactic body radiotherapy (SBRT)</w:t>
      </w:r>
      <w:r w:rsidR="006F5537">
        <w:t xml:space="preserve"> and high dose hypofractionation regimens</w:t>
      </w:r>
      <w:r w:rsidR="003448DF">
        <w:t xml:space="preserve"> </w:t>
      </w:r>
      <w:r w:rsidR="00F97570">
        <w:fldChar w:fldCharType="begin"/>
      </w:r>
      <w:r w:rsidR="00F97570">
        <w:instrText>ADDIN RW.CITE{{278 Goyal,Shikha 2014}}</w:instrText>
      </w:r>
      <w:r w:rsidR="00F97570">
        <w:fldChar w:fldCharType="separate"/>
      </w:r>
      <w:r w:rsidR="00EE3F42">
        <w:rPr>
          <w:rFonts w:ascii="Calibri" w:hAnsi="Calibri"/>
        </w:rPr>
        <w:t>(2</w:t>
      </w:r>
      <w:r w:rsidR="00082136" w:rsidRPr="00082136">
        <w:rPr>
          <w:rFonts w:ascii="Calibri" w:hAnsi="Calibri"/>
        </w:rPr>
        <w:t>)</w:t>
      </w:r>
      <w:r w:rsidR="00F97570">
        <w:fldChar w:fldCharType="end"/>
      </w:r>
      <w:r w:rsidR="006F5537">
        <w:t>. These treatment advances have</w:t>
      </w:r>
      <w:r w:rsidRPr="00B515C6">
        <w:t xml:space="preserve"> made it possible to conform the dose tightly around targets, even concave targets encompassing organs at risk</w:t>
      </w:r>
      <w:r w:rsidR="003448DF">
        <w:t xml:space="preserve"> thus </w:t>
      </w:r>
      <w:r w:rsidR="006F5537">
        <w:t xml:space="preserve">increasing the risk of significant errors with small deviations in treatment delivery </w:t>
      </w:r>
      <w:r w:rsidR="006F5537">
        <w:fldChar w:fldCharType="begin"/>
      </w:r>
      <w:r w:rsidR="006F5537">
        <w:instrText>ADDIN RW.CITE{{278 Goyal,Shikha 2014; 260 Oelfke,U 2015}}</w:instrText>
      </w:r>
      <w:r w:rsidR="006F5537">
        <w:fldChar w:fldCharType="separate"/>
      </w:r>
      <w:r w:rsidR="006B2193">
        <w:rPr>
          <w:rFonts w:ascii="Calibri" w:hAnsi="Calibri"/>
        </w:rPr>
        <w:t>(2,3</w:t>
      </w:r>
      <w:r w:rsidR="00082136" w:rsidRPr="00082136">
        <w:rPr>
          <w:rFonts w:ascii="Calibri" w:hAnsi="Calibri"/>
        </w:rPr>
        <w:t>)</w:t>
      </w:r>
      <w:r w:rsidR="006F5537">
        <w:fldChar w:fldCharType="end"/>
      </w:r>
      <w:r w:rsidRPr="00B515C6">
        <w:t>. Curre</w:t>
      </w:r>
      <w:r w:rsidR="005D040F">
        <w:t xml:space="preserve">nt IGRT methods use ionizing radiation </w:t>
      </w:r>
      <w:r w:rsidRPr="00B515C6">
        <w:t>and most commonly include 3D cone-beam computed tomography (CBCT), 2D kilovoltage (kV) and 2D megavoltage (</w:t>
      </w:r>
      <w:r w:rsidR="00845A29">
        <w:t>MV</w:t>
      </w:r>
      <w:r w:rsidRPr="00B515C6">
        <w:t>) images</w:t>
      </w:r>
      <w:r w:rsidR="00EE414B">
        <w:t xml:space="preserve"> </w:t>
      </w:r>
      <w:r w:rsidR="00EE414B">
        <w:fldChar w:fldCharType="begin"/>
      </w:r>
      <w:r w:rsidR="00EE414B">
        <w:instrText>ADDIN RW.CITE{{279 DeLosSantos,Jennifer 2013}}</w:instrText>
      </w:r>
      <w:r w:rsidR="00EE414B">
        <w:fldChar w:fldCharType="separate"/>
      </w:r>
      <w:r w:rsidR="00EE3F42">
        <w:rPr>
          <w:rFonts w:ascii="Calibri" w:hAnsi="Calibri"/>
        </w:rPr>
        <w:t>(4</w:t>
      </w:r>
      <w:r w:rsidR="00082136" w:rsidRPr="00082136">
        <w:rPr>
          <w:rFonts w:ascii="Calibri" w:hAnsi="Calibri"/>
        </w:rPr>
        <w:t>)</w:t>
      </w:r>
      <w:r w:rsidR="00EE414B">
        <w:fldChar w:fldCharType="end"/>
      </w:r>
      <w:r w:rsidRPr="00B515C6">
        <w:t>. However, despite its success, the daily practice of IGRT revealed limitations inherent to this technology</w:t>
      </w:r>
      <w:r w:rsidR="00EE414B">
        <w:t xml:space="preserve"> </w:t>
      </w:r>
      <w:r w:rsidR="00EE414B">
        <w:fldChar w:fldCharType="begin"/>
      </w:r>
      <w:r w:rsidR="00EE414B">
        <w:instrText>ADDIN RW.CITE{{278 Goyal,Shikha 2014}}</w:instrText>
      </w:r>
      <w:r w:rsidR="00EE414B">
        <w:fldChar w:fldCharType="separate"/>
      </w:r>
      <w:r w:rsidR="00E215FF">
        <w:rPr>
          <w:rFonts w:ascii="Calibri" w:hAnsi="Calibri"/>
        </w:rPr>
        <w:t>(2</w:t>
      </w:r>
      <w:r w:rsidR="00082136" w:rsidRPr="00082136">
        <w:rPr>
          <w:rFonts w:ascii="Calibri" w:hAnsi="Calibri"/>
        </w:rPr>
        <w:t>)</w:t>
      </w:r>
      <w:r w:rsidR="00EE414B">
        <w:fldChar w:fldCharType="end"/>
      </w:r>
      <w:r w:rsidRPr="00B515C6">
        <w:t xml:space="preserve">. </w:t>
      </w:r>
      <w:r w:rsidR="00534262">
        <w:t>Magnetic</w:t>
      </w:r>
      <w:r w:rsidR="00845A29">
        <w:t xml:space="preserve"> resonance imaging (MRI) is </w:t>
      </w:r>
      <w:r w:rsidRPr="00805FE0">
        <w:t>often utilised in pre-treatment</w:t>
      </w:r>
      <w:r w:rsidR="00A47813" w:rsidRPr="00805FE0">
        <w:t xml:space="preserve"> </w:t>
      </w:r>
      <w:r w:rsidRPr="00805FE0">
        <w:t>and</w:t>
      </w:r>
      <w:r w:rsidR="005E0D9F">
        <w:t xml:space="preserve"> with this MR-guided system</w:t>
      </w:r>
      <w:r w:rsidR="00845A29">
        <w:t xml:space="preserve">, a different </w:t>
      </w:r>
      <w:r w:rsidRPr="00B515C6">
        <w:t>approach to IGRT</w:t>
      </w:r>
      <w:r w:rsidR="00845A29">
        <w:t xml:space="preserve"> is presented</w:t>
      </w:r>
      <w:r w:rsidR="00805FE0">
        <w:t xml:space="preserve"> </w:t>
      </w:r>
      <w:r w:rsidR="00805FE0">
        <w:fldChar w:fldCharType="begin"/>
      </w:r>
      <w:r w:rsidR="00805FE0">
        <w:instrText>ADDIN RW.CITE{{281 Metcalfe,P. 2013}}</w:instrText>
      </w:r>
      <w:r w:rsidR="00805FE0">
        <w:fldChar w:fldCharType="separate"/>
      </w:r>
      <w:r w:rsidR="00E215FF">
        <w:rPr>
          <w:rFonts w:ascii="Calibri" w:hAnsi="Calibri"/>
        </w:rPr>
        <w:t>(5</w:t>
      </w:r>
      <w:r w:rsidR="00082136" w:rsidRPr="00082136">
        <w:rPr>
          <w:rFonts w:ascii="Calibri" w:hAnsi="Calibri"/>
        </w:rPr>
        <w:t>)</w:t>
      </w:r>
      <w:r w:rsidR="00805FE0">
        <w:fldChar w:fldCharType="end"/>
      </w:r>
      <w:r w:rsidRPr="00B515C6">
        <w:t xml:space="preserve">. </w:t>
      </w:r>
      <w:r w:rsidR="00F8374C">
        <w:t xml:space="preserve">This paper </w:t>
      </w:r>
      <w:r w:rsidR="006F5537">
        <w:t xml:space="preserve">will </w:t>
      </w:r>
      <w:r w:rsidR="00F8374C">
        <w:t xml:space="preserve">evaluate </w:t>
      </w:r>
      <w:r w:rsidR="006F5537">
        <w:t xml:space="preserve">this </w:t>
      </w:r>
      <w:r w:rsidR="008E56E9">
        <w:t xml:space="preserve">statement </w:t>
      </w:r>
      <w:r w:rsidR="004D1E03">
        <w:t>in two parts</w:t>
      </w:r>
      <w:r w:rsidR="00F8374C">
        <w:t xml:space="preserve">; firstly by </w:t>
      </w:r>
      <w:r w:rsidR="008E56E9">
        <w:t>discussing the</w:t>
      </w:r>
      <w:r w:rsidR="00F8374C">
        <w:t xml:space="preserve"> initial claim</w:t>
      </w:r>
      <w:r w:rsidR="008E56E9">
        <w:t xml:space="preserve"> including the limitations of current IGRT methods and what </w:t>
      </w:r>
      <w:r w:rsidR="005E0D9F">
        <w:t>MR guided radiotherapy can offer</w:t>
      </w:r>
      <w:r w:rsidR="00F8374C">
        <w:t>;</w:t>
      </w:r>
      <w:r w:rsidR="008E56E9">
        <w:t xml:space="preserve"> and </w:t>
      </w:r>
      <w:r w:rsidR="00F8374C">
        <w:t>secondly by examining</w:t>
      </w:r>
      <w:r w:rsidRPr="00B515C6">
        <w:t xml:space="preserve"> </w:t>
      </w:r>
      <w:r w:rsidR="008E56E9">
        <w:t xml:space="preserve">how the techniques </w:t>
      </w:r>
      <w:r w:rsidR="005E0D9F">
        <w:t xml:space="preserve">the MR system </w:t>
      </w:r>
      <w:r w:rsidR="004D1E03">
        <w:t>offer</w:t>
      </w:r>
      <w:r w:rsidR="008E56E9">
        <w:t>s</w:t>
      </w:r>
      <w:r w:rsidR="00745F38">
        <w:t>,</w:t>
      </w:r>
      <w:r w:rsidR="004D1E03">
        <w:t xml:space="preserve"> </w:t>
      </w:r>
      <w:r w:rsidR="00FF741A">
        <w:t>to visualise the actual target during treatment delivery</w:t>
      </w:r>
      <w:r w:rsidR="00F8374C">
        <w:t>, can</w:t>
      </w:r>
      <w:r w:rsidR="004D1E03">
        <w:t xml:space="preserve"> enable</w:t>
      </w:r>
      <w:r w:rsidR="00FF741A">
        <w:t xml:space="preserve"> adapt</w:t>
      </w:r>
      <w:r w:rsidR="00F8374C">
        <w:t>ation</w:t>
      </w:r>
      <w:r w:rsidR="004D1E03">
        <w:t xml:space="preserve"> to changes in the patients</w:t>
      </w:r>
      <w:r w:rsidR="00FF741A">
        <w:t>’</w:t>
      </w:r>
      <w:r w:rsidR="004D1E03">
        <w:t xml:space="preserve"> anatomy.</w:t>
      </w:r>
      <w:r w:rsidR="00FF741A">
        <w:t xml:space="preserve"> </w:t>
      </w:r>
      <w:r w:rsidR="00E215FF">
        <w:t>For both parts, an evidence based approach will be adopted, reviewing the current literature.</w:t>
      </w:r>
    </w:p>
    <w:p w14:paraId="0B8092CE" w14:textId="77777777" w:rsidR="00845A29" w:rsidRDefault="00845A29" w:rsidP="00B515C6"/>
    <w:p w14:paraId="0B8092CF" w14:textId="7AD6FE50" w:rsidR="00845A29" w:rsidRPr="00845A29" w:rsidRDefault="00845A29" w:rsidP="00B515C6">
      <w:pPr>
        <w:rPr>
          <w:b/>
        </w:rPr>
      </w:pPr>
      <w:r>
        <w:rPr>
          <w:b/>
        </w:rPr>
        <w:t xml:space="preserve">The </w:t>
      </w:r>
      <w:r w:rsidR="005E0D9F">
        <w:rPr>
          <w:b/>
        </w:rPr>
        <w:t>MR guided radiotherapy system</w:t>
      </w:r>
      <w:r w:rsidR="00C34DE1">
        <w:rPr>
          <w:b/>
        </w:rPr>
        <w:t xml:space="preserve"> (MRg-RTS)</w:t>
      </w:r>
    </w:p>
    <w:p w14:paraId="0B8092D0" w14:textId="6FB5342F" w:rsidR="00B515C6" w:rsidRDefault="00D1373C" w:rsidP="00B515C6">
      <w:r>
        <w:t xml:space="preserve">For the MRg-RTS in question (1), </w:t>
      </w:r>
      <w:r w:rsidR="00B515C6" w:rsidRPr="00B515C6">
        <w:t xml:space="preserve">there are two </w:t>
      </w:r>
      <w:r w:rsidR="00534262">
        <w:t>major subsystems which</w:t>
      </w:r>
      <w:r w:rsidR="00B515C6" w:rsidRPr="00B515C6">
        <w:t xml:space="preserve"> are different to standard linacs; that is the use of cobalt-60</w:t>
      </w:r>
      <w:r w:rsidR="00FF741A">
        <w:t xml:space="preserve"> for treatment delivery</w:t>
      </w:r>
      <w:r w:rsidR="00B515C6" w:rsidRPr="00B515C6">
        <w:t xml:space="preserve"> and MR as a means of image guidance. </w:t>
      </w:r>
      <w:r>
        <w:t xml:space="preserve">This </w:t>
      </w:r>
      <w:r>
        <w:lastRenderedPageBreak/>
        <w:t xml:space="preserve">particular MRg-RTS </w:t>
      </w:r>
      <w:r w:rsidR="00101918">
        <w:t xml:space="preserve">(1) </w:t>
      </w:r>
      <w:r w:rsidR="00B515C6" w:rsidRPr="00B515C6">
        <w:t>consists of a split</w:t>
      </w:r>
      <w:r w:rsidR="005E0D9F">
        <w:t xml:space="preserve"> 0.35 Tesla MR</w:t>
      </w:r>
      <w:r w:rsidR="00B515C6" w:rsidRPr="00B515C6">
        <w:t xml:space="preserve"> scanner spanning 3 cobalt-60</w:t>
      </w:r>
      <w:r w:rsidR="00FF741A">
        <w:t xml:space="preserve"> (Co-60)</w:t>
      </w:r>
      <w:r w:rsidR="00B515C6" w:rsidRPr="00B515C6">
        <w:t xml:space="preserve"> heads mounted on a</w:t>
      </w:r>
      <w:r w:rsidR="00CA3CD7">
        <w:t xml:space="preserve"> ring gantry that are 120° apart </w:t>
      </w:r>
      <w:r w:rsidR="00CA3CD7">
        <w:fldChar w:fldCharType="begin"/>
      </w:r>
      <w:r w:rsidR="00CA3CD7">
        <w:instrText>ADDIN RW.CITE{{293 Green,OPechenaya 2012}}</w:instrText>
      </w:r>
      <w:r w:rsidR="00CA3CD7">
        <w:fldChar w:fldCharType="separate"/>
      </w:r>
      <w:r w:rsidR="00101918">
        <w:rPr>
          <w:rFonts w:ascii="Calibri" w:hAnsi="Calibri"/>
        </w:rPr>
        <w:t>(6</w:t>
      </w:r>
      <w:r w:rsidR="00082136" w:rsidRPr="00082136">
        <w:rPr>
          <w:rFonts w:ascii="Calibri" w:hAnsi="Calibri"/>
        </w:rPr>
        <w:t>)</w:t>
      </w:r>
      <w:r w:rsidR="00CA3CD7">
        <w:fldChar w:fldCharType="end"/>
      </w:r>
      <w:r w:rsidR="00E41502">
        <w:t xml:space="preserve"> </w:t>
      </w:r>
      <w:r w:rsidR="00E41502" w:rsidRPr="00262F39">
        <w:rPr>
          <w:i/>
        </w:rPr>
        <w:t>(Figure 1)</w:t>
      </w:r>
      <w:r w:rsidR="00B515C6" w:rsidRPr="00B515C6">
        <w:t>. Each head is equipped with independent doubly focussed M</w:t>
      </w:r>
      <w:r w:rsidR="00534262">
        <w:t>ultileaf Collimators (M</w:t>
      </w:r>
      <w:r w:rsidR="00B515C6" w:rsidRPr="00B515C6">
        <w:t>LCs</w:t>
      </w:r>
      <w:r w:rsidR="00534262">
        <w:t>)</w:t>
      </w:r>
      <w:r w:rsidR="00B515C6" w:rsidRPr="00B515C6">
        <w:t xml:space="preserve"> and provides a dose rate of 550cGy/min</w:t>
      </w:r>
      <w:r w:rsidR="00534262">
        <w:t>,</w:t>
      </w:r>
      <w:r w:rsidR="00B515C6" w:rsidRPr="00B515C6">
        <w:t xml:space="preserve"> comparable to linacs</w:t>
      </w:r>
      <w:r w:rsidR="00B465E0">
        <w:t xml:space="preserve"> </w:t>
      </w:r>
      <w:r w:rsidR="00CD29B5">
        <w:fldChar w:fldCharType="begin"/>
      </w:r>
      <w:r w:rsidR="00CD29B5">
        <w:instrText>ADDIN RW.CITE{{280 Wooten,HOmar 2015}}</w:instrText>
      </w:r>
      <w:r w:rsidR="00CD29B5">
        <w:fldChar w:fldCharType="separate"/>
      </w:r>
      <w:r w:rsidR="0034072D">
        <w:rPr>
          <w:rFonts w:ascii="Calibri" w:hAnsi="Calibri"/>
        </w:rPr>
        <w:t>(7</w:t>
      </w:r>
      <w:r w:rsidR="00082136" w:rsidRPr="00082136">
        <w:rPr>
          <w:rFonts w:ascii="Calibri" w:hAnsi="Calibri"/>
        </w:rPr>
        <w:t>)</w:t>
      </w:r>
      <w:r w:rsidR="00CD29B5">
        <w:fldChar w:fldCharType="end"/>
      </w:r>
      <w:r w:rsidR="00B515C6" w:rsidRPr="00B515C6">
        <w:t xml:space="preserve">. </w:t>
      </w:r>
      <w:r w:rsidR="008D6B80" w:rsidRPr="008E56E9">
        <w:t xml:space="preserve">The doubly-focussed MLCs allow IMRT </w:t>
      </w:r>
      <w:r w:rsidR="00CD29B5">
        <w:t>and the</w:t>
      </w:r>
      <w:r w:rsidR="00B515C6" w:rsidRPr="00B515C6">
        <w:t xml:space="preserve"> low magnetic fields reduce numerous dose perturbation effects including the electron return effect, lateral dose shifting, c</w:t>
      </w:r>
      <w:r w:rsidR="008E56E9">
        <w:t>avity under and overdosing</w:t>
      </w:r>
      <w:r w:rsidR="00534262">
        <w:t>;</w:t>
      </w:r>
      <w:r w:rsidR="00B515C6" w:rsidRPr="00B515C6">
        <w:t xml:space="preserve"> multiple beam angles </w:t>
      </w:r>
      <w:r w:rsidR="00534262">
        <w:t xml:space="preserve">also </w:t>
      </w:r>
      <w:r w:rsidR="00B515C6" w:rsidRPr="00B515C6">
        <w:t>reduce the impact of skin dose</w:t>
      </w:r>
      <w:r w:rsidR="00CD29B5">
        <w:t xml:space="preserve"> </w:t>
      </w:r>
      <w:r w:rsidR="00CD29B5">
        <w:fldChar w:fldCharType="begin"/>
      </w:r>
      <w:r w:rsidR="00CD29B5">
        <w:instrText>ADDIN RW.CITE{{281 Metcalfe,P. 2013}}</w:instrText>
      </w:r>
      <w:r w:rsidR="00CD29B5">
        <w:fldChar w:fldCharType="separate"/>
      </w:r>
      <w:r w:rsidR="0034072D">
        <w:rPr>
          <w:rFonts w:ascii="Calibri" w:hAnsi="Calibri"/>
        </w:rPr>
        <w:t>(5</w:t>
      </w:r>
      <w:r w:rsidR="00082136" w:rsidRPr="00082136">
        <w:rPr>
          <w:rFonts w:ascii="Calibri" w:hAnsi="Calibri"/>
        </w:rPr>
        <w:t>)</w:t>
      </w:r>
      <w:r w:rsidR="00CD29B5">
        <w:fldChar w:fldCharType="end"/>
      </w:r>
      <w:r w:rsidR="00B515C6" w:rsidRPr="00B515C6">
        <w:t xml:space="preserve">. </w:t>
      </w:r>
      <w:r w:rsidR="00B465E0">
        <w:t xml:space="preserve">Early reports comparing treatment plan quality have suggested that this system produces treatment plans of similar quality to standard linacs </w:t>
      </w:r>
      <w:r w:rsidR="00B465E0">
        <w:fldChar w:fldCharType="begin"/>
      </w:r>
      <w:r w:rsidR="00B465E0">
        <w:instrText>ADDIN RW.CITE{{280 Wooten,HOmar 2015}}</w:instrText>
      </w:r>
      <w:r w:rsidR="00B465E0">
        <w:fldChar w:fldCharType="separate"/>
      </w:r>
      <w:r w:rsidR="0034072D">
        <w:rPr>
          <w:rFonts w:ascii="Calibri" w:hAnsi="Calibri"/>
        </w:rPr>
        <w:t>(7</w:t>
      </w:r>
      <w:r w:rsidR="00082136" w:rsidRPr="00082136">
        <w:rPr>
          <w:rFonts w:ascii="Calibri" w:hAnsi="Calibri"/>
        </w:rPr>
        <w:t>)</w:t>
      </w:r>
      <w:r w:rsidR="00B465E0">
        <w:fldChar w:fldCharType="end"/>
      </w:r>
      <w:r w:rsidR="00B465E0">
        <w:t>.</w:t>
      </w:r>
      <w:r w:rsidR="00B515C6" w:rsidRPr="00B515C6">
        <w:t xml:space="preserve"> Online MR-guided external-beam radiation delivery is achieved through the coordi</w:t>
      </w:r>
      <w:r w:rsidR="005548AF">
        <w:t>nated movement of the treatment delivery system (in this case, the Cobalt heads</w:t>
      </w:r>
      <w:r w:rsidR="00C845D2">
        <w:t>)</w:t>
      </w:r>
      <w:r w:rsidR="004855F9">
        <w:t xml:space="preserve"> </w:t>
      </w:r>
      <w:r w:rsidR="00B515C6" w:rsidRPr="00B515C6">
        <w:t>and a modified treatment couch</w:t>
      </w:r>
      <w:r w:rsidR="00CD29B5">
        <w:t xml:space="preserve"> </w:t>
      </w:r>
      <w:r w:rsidR="00CD29B5">
        <w:fldChar w:fldCharType="begin"/>
      </w:r>
      <w:r w:rsidR="00CD29B5">
        <w:instrText>ADDIN RW.CITE{{282 Jaffray,DavidA 2014}}</w:instrText>
      </w:r>
      <w:r w:rsidR="00CD29B5">
        <w:fldChar w:fldCharType="separate"/>
      </w:r>
      <w:r w:rsidR="0034072D">
        <w:rPr>
          <w:rFonts w:ascii="Calibri" w:hAnsi="Calibri"/>
        </w:rPr>
        <w:t>(8</w:t>
      </w:r>
      <w:r w:rsidR="00082136" w:rsidRPr="00082136">
        <w:rPr>
          <w:rFonts w:ascii="Calibri" w:hAnsi="Calibri"/>
        </w:rPr>
        <w:t>)</w:t>
      </w:r>
      <w:r w:rsidR="00CD29B5">
        <w:fldChar w:fldCharType="end"/>
      </w:r>
      <w:r w:rsidR="00B515C6" w:rsidRPr="00B515C6">
        <w:t>. </w:t>
      </w:r>
    </w:p>
    <w:p w14:paraId="0B8092D1" w14:textId="3E68E6BB" w:rsidR="00521661" w:rsidRDefault="008D6B80" w:rsidP="00B515C6">
      <w:r w:rsidRPr="008D6B80">
        <w:t xml:space="preserve">The </w:t>
      </w:r>
      <w:proofErr w:type="spellStart"/>
      <w:r w:rsidR="002B30A4">
        <w:t>MRg</w:t>
      </w:r>
      <w:proofErr w:type="spellEnd"/>
      <w:r w:rsidR="002B30A4">
        <w:t>-RTS</w:t>
      </w:r>
      <w:r w:rsidRPr="008D6B80">
        <w:t xml:space="preserve"> also includes an integrated treatment planning system </w:t>
      </w:r>
      <w:r>
        <w:t xml:space="preserve">(TPS) </w:t>
      </w:r>
      <w:r w:rsidRPr="008D6B80">
        <w:t>d</w:t>
      </w:r>
      <w:r w:rsidR="00CD29B5">
        <w:t xml:space="preserve">esigned to perform </w:t>
      </w:r>
      <w:r w:rsidRPr="008D6B80">
        <w:t xml:space="preserve">IMRT </w:t>
      </w:r>
      <w:r w:rsidR="00CD29B5" w:rsidRPr="00CD29B5">
        <w:t>and software c</w:t>
      </w:r>
      <w:r w:rsidR="00CD29B5">
        <w:t xml:space="preserve">apable of auto contouring </w:t>
      </w:r>
      <w:r w:rsidRPr="008D6B80">
        <w:t xml:space="preserve">and on-couch adaptive RT </w:t>
      </w:r>
      <w:r>
        <w:t xml:space="preserve">(ART) </w:t>
      </w:r>
      <w:r w:rsidR="00C845D2">
        <w:t>calculations using mathematical</w:t>
      </w:r>
      <w:r w:rsidRPr="008D6B80">
        <w:t xml:space="preserve"> dose computing algorithms</w:t>
      </w:r>
      <w:r w:rsidR="00CD29B5">
        <w:t xml:space="preserve"> </w:t>
      </w:r>
      <w:r w:rsidR="00CD29B5">
        <w:fldChar w:fldCharType="begin"/>
      </w:r>
      <w:r w:rsidR="00CD29B5">
        <w:instrText>ADDIN RW.CITE{{268 Mutic,S 2012}}</w:instrText>
      </w:r>
      <w:r w:rsidR="00CD29B5">
        <w:fldChar w:fldCharType="separate"/>
      </w:r>
      <w:r w:rsidR="0096183F">
        <w:rPr>
          <w:rFonts w:ascii="Calibri" w:hAnsi="Calibri"/>
        </w:rPr>
        <w:t>(9</w:t>
      </w:r>
      <w:r w:rsidR="00082136" w:rsidRPr="00082136">
        <w:rPr>
          <w:rFonts w:ascii="Calibri" w:hAnsi="Calibri"/>
        </w:rPr>
        <w:t>)</w:t>
      </w:r>
      <w:r w:rsidR="00CD29B5">
        <w:fldChar w:fldCharType="end"/>
      </w:r>
      <w:r w:rsidRPr="008D6B80">
        <w:t>.</w:t>
      </w:r>
      <w:r w:rsidR="004D1E03">
        <w:t xml:space="preserve"> </w:t>
      </w:r>
      <w:r w:rsidRPr="008D6B80">
        <w:t xml:space="preserve"> The speed of the TPS enables ART tr</w:t>
      </w:r>
      <w:r w:rsidR="008459FB">
        <w:t xml:space="preserve">eatments based on the image taken on the day of treatment </w:t>
      </w:r>
      <w:r w:rsidR="008459FB">
        <w:fldChar w:fldCharType="begin"/>
      </w:r>
      <w:r w:rsidR="008459FB">
        <w:instrText>ADDIN RW.CITE{{265 Mutic,Sasa 2014}}</w:instrText>
      </w:r>
      <w:r w:rsidR="008459FB">
        <w:fldChar w:fldCharType="separate"/>
      </w:r>
      <w:r w:rsidR="0096183F">
        <w:rPr>
          <w:rFonts w:ascii="Calibri" w:hAnsi="Calibri"/>
        </w:rPr>
        <w:t>(10</w:t>
      </w:r>
      <w:r w:rsidR="00082136" w:rsidRPr="00082136">
        <w:rPr>
          <w:rFonts w:ascii="Calibri" w:hAnsi="Calibri"/>
        </w:rPr>
        <w:t>)</w:t>
      </w:r>
      <w:r w:rsidR="008459FB">
        <w:fldChar w:fldCharType="end"/>
      </w:r>
      <w:r w:rsidRPr="008D6B80">
        <w:t>.</w:t>
      </w:r>
      <w:r w:rsidR="004D1E03">
        <w:t xml:space="preserve"> </w:t>
      </w:r>
    </w:p>
    <w:p w14:paraId="611E1999" w14:textId="12B95549" w:rsidR="00521661" w:rsidRDefault="00521661"/>
    <w:p w14:paraId="0B8092DE" w14:textId="7FDBC27E" w:rsidR="00534262" w:rsidRPr="00534262" w:rsidRDefault="00445F0B" w:rsidP="00FA5776">
      <w:pPr>
        <w:rPr>
          <w:b/>
        </w:rPr>
      </w:pPr>
      <w:r>
        <w:rPr>
          <w:noProof/>
          <w:lang w:eastAsia="en-GB"/>
        </w:rPr>
        <mc:AlternateContent>
          <mc:Choice Requires="wps">
            <w:drawing>
              <wp:anchor distT="0" distB="0" distL="114300" distR="114300" simplePos="0" relativeHeight="251638784" behindDoc="0" locked="0" layoutInCell="1" allowOverlap="1" wp14:anchorId="0B809394" wp14:editId="2CC154EF">
                <wp:simplePos x="0" y="0"/>
                <wp:positionH relativeFrom="column">
                  <wp:posOffset>-508958</wp:posOffset>
                </wp:positionH>
                <wp:positionV relativeFrom="paragraph">
                  <wp:posOffset>-215660</wp:posOffset>
                </wp:positionV>
                <wp:extent cx="336430" cy="439947"/>
                <wp:effectExtent l="0" t="0" r="6985" b="0"/>
                <wp:wrapNone/>
                <wp:docPr id="18" name="Text Box 18"/>
                <wp:cNvGraphicFramePr/>
                <a:graphic xmlns:a="http://schemas.openxmlformats.org/drawingml/2006/main">
                  <a:graphicData uri="http://schemas.microsoft.com/office/word/2010/wordprocessingShape">
                    <wps:wsp>
                      <wps:cNvSpPr txBox="1"/>
                      <wps:spPr>
                        <a:xfrm>
                          <a:off x="0" y="0"/>
                          <a:ext cx="336430" cy="439947"/>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B8093B4" w14:textId="77777777" w:rsidR="00476064" w:rsidRDefault="00476064"/>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0B809394" id="_x0000_t202" coordsize="21600,21600" o:spt="202" path="m,l,21600r21600,l21600,xe">
                <v:stroke joinstyle="miter"/>
                <v:path gradientshapeok="t" o:connecttype="rect"/>
              </v:shapetype>
              <v:shape id="Text Box 18" o:spid="_x0000_s1026" type="#_x0000_t202" style="position:absolute;margin-left:-40.1pt;margin-top:-17pt;width:26.5pt;height:34.65pt;z-index:2516387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" fillcolor="white [3201]" stroked="f" strokeweight=".5pt">
                <v:textbox>
                  <w:txbxContent>
                    <w:p w14:paraId="0B8093B4" w14:textId="77777777" w:rsidR="00476064" w:rsidRDefault="00476064"/>
                  </w:txbxContent>
                </v:textbox>
              </v:shape>
            </w:pict>
          </mc:Fallback>
        </mc:AlternateContent>
      </w:r>
      <w:r w:rsidR="00534262">
        <w:rPr>
          <w:b/>
        </w:rPr>
        <w:t>On-treatment image guidance</w:t>
      </w:r>
    </w:p>
    <w:p w14:paraId="0C82A8A6" w14:textId="77777777" w:rsidR="002B30A4" w:rsidRDefault="00534262" w:rsidP="00FA5776">
      <w:r>
        <w:t>The</w:t>
      </w:r>
      <w:r w:rsidR="00B515C6" w:rsidRPr="00B515C6">
        <w:t xml:space="preserve"> </w:t>
      </w:r>
      <w:r w:rsidR="005E0D9F">
        <w:t>MR</w:t>
      </w:r>
      <w:r w:rsidR="004976B9">
        <w:t xml:space="preserve">g-RTS </w:t>
      </w:r>
      <w:r w:rsidR="00B515C6" w:rsidRPr="00B515C6">
        <w:t>differs dra</w:t>
      </w:r>
      <w:r>
        <w:t>matically</w:t>
      </w:r>
      <w:r w:rsidR="00B515C6" w:rsidRPr="00B515C6">
        <w:t xml:space="preserve"> from current IGRT methods in assessing patients</w:t>
      </w:r>
      <w:r w:rsidR="00876131">
        <w:t>’</w:t>
      </w:r>
      <w:r w:rsidR="00B515C6" w:rsidRPr="00B515C6">
        <w:t xml:space="preserve"> anatomy without the use of additional </w:t>
      </w:r>
      <w:r>
        <w:t xml:space="preserve">ionising </w:t>
      </w:r>
      <w:r w:rsidR="00B515C6" w:rsidRPr="00B515C6">
        <w:t>radiation</w:t>
      </w:r>
      <w:r w:rsidR="00A30CE8">
        <w:t xml:space="preserve"> </w:t>
      </w:r>
      <w:r w:rsidR="00A30CE8">
        <w:fldChar w:fldCharType="begin"/>
      </w:r>
      <w:r w:rsidR="00A30CE8">
        <w:instrText>ADDIN RW.CITE{{273 Lagendijk,JanJW 2014}}</w:instrText>
      </w:r>
      <w:r w:rsidR="00A30CE8">
        <w:fldChar w:fldCharType="separate"/>
      </w:r>
      <w:r w:rsidR="004976B9">
        <w:rPr>
          <w:rFonts w:ascii="Calibri" w:hAnsi="Calibri"/>
        </w:rPr>
        <w:t>(11</w:t>
      </w:r>
      <w:r w:rsidR="00082136" w:rsidRPr="00082136">
        <w:rPr>
          <w:rFonts w:ascii="Calibri" w:hAnsi="Calibri"/>
        </w:rPr>
        <w:t>)</w:t>
      </w:r>
      <w:r w:rsidR="00A30CE8">
        <w:fldChar w:fldCharType="end"/>
      </w:r>
      <w:r w:rsidR="00B515C6" w:rsidRPr="00B515C6">
        <w:t>. With current IGRT methods such as CBCT and kV imaging</w:t>
      </w:r>
      <w:r w:rsidR="00E41502">
        <w:t>,</w:t>
      </w:r>
      <w:r w:rsidR="00B515C6" w:rsidRPr="00B515C6">
        <w:t xml:space="preserve"> x-rays are used thus giving patients an unreported </w:t>
      </w:r>
      <w:r w:rsidR="00B515C6" w:rsidRPr="005D040F">
        <w:t>concomitant dose of radiation to the target and also healthy tissues</w:t>
      </w:r>
      <w:r w:rsidR="00A30CE8" w:rsidRPr="005D040F">
        <w:t xml:space="preserve"> </w:t>
      </w:r>
      <w:r w:rsidR="00A30CE8" w:rsidRPr="005D040F">
        <w:fldChar w:fldCharType="begin"/>
      </w:r>
      <w:r w:rsidR="00A30CE8" w:rsidRPr="005D040F">
        <w:instrText>ADDIN RW.CITE{{266 Wooten,H.O. 2015}}</w:instrText>
      </w:r>
      <w:r w:rsidR="00A30CE8" w:rsidRPr="005D040F">
        <w:fldChar w:fldCharType="separate"/>
      </w:r>
      <w:r w:rsidR="004976B9">
        <w:t>(12</w:t>
      </w:r>
      <w:r w:rsidR="00082136" w:rsidRPr="00082136">
        <w:t>)</w:t>
      </w:r>
      <w:r w:rsidR="00A30CE8" w:rsidRPr="005D040F">
        <w:fldChar w:fldCharType="end"/>
      </w:r>
      <w:r w:rsidR="00B515C6" w:rsidRPr="005D040F">
        <w:t>. Although the doses from IGRT appear insignificant,</w:t>
      </w:r>
      <w:r w:rsidR="005D040F" w:rsidRPr="005D040F">
        <w:t xml:space="preserve"> the risk of secondary cancer is present and </w:t>
      </w:r>
      <w:r w:rsidR="00B515C6" w:rsidRPr="005D040F">
        <w:t xml:space="preserve">only long term follow-up will define any potential risk from low dose exposure. Thus, there is an ongoing debate on the necessary frequency of verification imaging </w:t>
      </w:r>
      <w:r>
        <w:t>on-</w:t>
      </w:r>
      <w:r w:rsidR="005D040F">
        <w:t xml:space="preserve">treatment when using ionizing radiation </w:t>
      </w:r>
      <w:r w:rsidR="00A30CE8">
        <w:fldChar w:fldCharType="begin"/>
      </w:r>
      <w:r w:rsidR="005D040F">
        <w:instrText>ADDIN RW.CITE{{294 Kim,D.W. 2013; 278 Goyal,Shikha 2014}}</w:instrText>
      </w:r>
      <w:r w:rsidR="00A30CE8">
        <w:fldChar w:fldCharType="separate"/>
      </w:r>
      <w:r w:rsidR="0024019E">
        <w:rPr>
          <w:rFonts w:ascii="Calibri" w:hAnsi="Calibri"/>
        </w:rPr>
        <w:t>(2,13</w:t>
      </w:r>
      <w:r w:rsidR="00082136" w:rsidRPr="00082136">
        <w:rPr>
          <w:rFonts w:ascii="Calibri" w:hAnsi="Calibri"/>
        </w:rPr>
        <w:t>)</w:t>
      </w:r>
      <w:r w:rsidR="00A30CE8">
        <w:fldChar w:fldCharType="end"/>
      </w:r>
      <w:r w:rsidR="00B515C6" w:rsidRPr="00B515C6">
        <w:t>.</w:t>
      </w:r>
      <w:r w:rsidR="005D040F">
        <w:t xml:space="preserve"> Currently, it is recommended to image for the </w:t>
      </w:r>
      <w:r w:rsidR="005D040F" w:rsidRPr="005379C0">
        <w:t>first three days and weekly thereafter if a systematic set-up error has not been recorded</w:t>
      </w:r>
      <w:r w:rsidR="00293D4F" w:rsidRPr="005379C0">
        <w:t xml:space="preserve"> </w:t>
      </w:r>
      <w:r w:rsidR="00293D4F" w:rsidRPr="005379C0">
        <w:fldChar w:fldCharType="begin"/>
      </w:r>
      <w:r w:rsidR="00293D4F" w:rsidRPr="005379C0">
        <w:instrText>ADDIN RW.CITE{{296 Hoskin,PeterJ 2008}}</w:instrText>
      </w:r>
      <w:r w:rsidR="00293D4F" w:rsidRPr="005379C0">
        <w:fldChar w:fldCharType="separate"/>
      </w:r>
      <w:r w:rsidR="0024019E">
        <w:rPr>
          <w:rFonts w:ascii="Calibri" w:hAnsi="Calibri"/>
        </w:rPr>
        <w:t>(14</w:t>
      </w:r>
      <w:r w:rsidR="00082136" w:rsidRPr="00082136">
        <w:rPr>
          <w:rFonts w:ascii="Calibri" w:hAnsi="Calibri"/>
        </w:rPr>
        <w:t>)</w:t>
      </w:r>
      <w:r w:rsidR="00293D4F" w:rsidRPr="005379C0">
        <w:fldChar w:fldCharType="end"/>
      </w:r>
      <w:r w:rsidR="005D040F" w:rsidRPr="005379C0">
        <w:t>.</w:t>
      </w:r>
      <w:r w:rsidR="00B515C6" w:rsidRPr="005379C0">
        <w:t xml:space="preserve"> </w:t>
      </w:r>
    </w:p>
    <w:p w14:paraId="0B8092DF" w14:textId="2032C7B6" w:rsidR="00B515C6" w:rsidRPr="00B515C6" w:rsidRDefault="00B515C6" w:rsidP="00FA5776">
      <w:r w:rsidRPr="005379C0">
        <w:t xml:space="preserve">With MR-IGRT no radiation dose is delivered </w:t>
      </w:r>
      <w:r w:rsidR="005D040F" w:rsidRPr="005379C0">
        <w:t xml:space="preserve">to the patient </w:t>
      </w:r>
      <w:r w:rsidRPr="005379C0">
        <w:t>therefore giving the option of daily</w:t>
      </w:r>
      <w:r w:rsidR="002B30A4">
        <w:t>, volumetric</w:t>
      </w:r>
      <w:r w:rsidRPr="005379C0">
        <w:t xml:space="preserve"> imaging for treatment ver</w:t>
      </w:r>
      <w:r w:rsidR="005D040F" w:rsidRPr="005379C0">
        <w:t>ification</w:t>
      </w:r>
      <w:r w:rsidR="005379C0" w:rsidRPr="005379C0">
        <w:t xml:space="preserve"> </w:t>
      </w:r>
      <w:r w:rsidR="005379C0" w:rsidRPr="005379C0">
        <w:fldChar w:fldCharType="begin"/>
      </w:r>
      <w:r w:rsidR="005379C0" w:rsidRPr="005379C0">
        <w:instrText>ADDIN RW.CITE{{262 Bostel,T. 2014}}</w:instrText>
      </w:r>
      <w:r w:rsidR="005379C0" w:rsidRPr="005379C0">
        <w:fldChar w:fldCharType="separate"/>
      </w:r>
      <w:r w:rsidR="0024019E">
        <w:rPr>
          <w:rFonts w:ascii="Calibri" w:hAnsi="Calibri"/>
        </w:rPr>
        <w:t>(16</w:t>
      </w:r>
      <w:r w:rsidR="00082136" w:rsidRPr="00082136">
        <w:rPr>
          <w:rFonts w:ascii="Calibri" w:hAnsi="Calibri"/>
        </w:rPr>
        <w:t>)</w:t>
      </w:r>
      <w:r w:rsidR="005379C0" w:rsidRPr="005379C0">
        <w:fldChar w:fldCharType="end"/>
      </w:r>
      <w:r w:rsidR="005D040F" w:rsidRPr="005379C0">
        <w:t xml:space="preserve">. </w:t>
      </w:r>
      <w:r w:rsidR="00117B23">
        <w:t>Additionally</w:t>
      </w:r>
      <w:r w:rsidRPr="00B515C6">
        <w:t xml:space="preserve">, the most severe limitation of current </w:t>
      </w:r>
      <w:r w:rsidR="005D040F">
        <w:t xml:space="preserve">IGRT methods </w:t>
      </w:r>
      <w:r w:rsidRPr="00B515C6">
        <w:t>is its poor soft-tissue contrast, making it impossible to discriminate between tumour targets and adjacent healthy tissu</w:t>
      </w:r>
      <w:r w:rsidR="00AD669F">
        <w:t xml:space="preserve">es for </w:t>
      </w:r>
      <w:r w:rsidR="00117B23">
        <w:t>some</w:t>
      </w:r>
      <w:r w:rsidR="00AD669F">
        <w:t xml:space="preserve"> treatment sites</w:t>
      </w:r>
      <w:r w:rsidR="00117B23">
        <w:t>, thus requiring imaging s</w:t>
      </w:r>
      <w:r w:rsidRPr="00B515C6">
        <w:t xml:space="preserve">urrogates </w:t>
      </w:r>
      <w:r w:rsidR="00117B23">
        <w:t xml:space="preserve">such as fiducial markers or </w:t>
      </w:r>
      <w:r w:rsidRPr="00B515C6">
        <w:t>bony anatomy</w:t>
      </w:r>
      <w:r w:rsidR="00A30CE8">
        <w:t xml:space="preserve"> </w:t>
      </w:r>
      <w:r w:rsidR="00A30CE8">
        <w:fldChar w:fldCharType="begin"/>
      </w:r>
      <w:r w:rsidR="00A30CE8">
        <w:instrText>ADDIN RW.CITE{{279 DeLosSantos,Jennifer 2013}}</w:instrText>
      </w:r>
      <w:r w:rsidR="00A30CE8">
        <w:fldChar w:fldCharType="separate"/>
      </w:r>
      <w:r w:rsidR="00F956F3">
        <w:rPr>
          <w:rFonts w:ascii="Calibri" w:hAnsi="Calibri"/>
        </w:rPr>
        <w:t>(4</w:t>
      </w:r>
      <w:r w:rsidR="00082136" w:rsidRPr="00082136">
        <w:rPr>
          <w:rFonts w:ascii="Calibri" w:hAnsi="Calibri"/>
        </w:rPr>
        <w:t>)</w:t>
      </w:r>
      <w:r w:rsidR="00A30CE8">
        <w:fldChar w:fldCharType="end"/>
      </w:r>
      <w:r w:rsidRPr="00B515C6">
        <w:t>. MRI provides excellent anatomical information regarding normal and pathological soft tissues</w:t>
      </w:r>
      <w:r w:rsidR="005379C0">
        <w:t>.</w:t>
      </w:r>
      <w:r w:rsidRPr="00B515C6">
        <w:t xml:space="preserve"> </w:t>
      </w:r>
      <w:r w:rsidRPr="005379C0">
        <w:t>This</w:t>
      </w:r>
      <w:r w:rsidR="005379C0" w:rsidRPr="005379C0">
        <w:t xml:space="preserve"> would provide visualisation of actual</w:t>
      </w:r>
      <w:r w:rsidRPr="005379C0">
        <w:t xml:space="preserve"> tumours such as the prostate without the need for fiducial markers</w:t>
      </w:r>
      <w:r w:rsidR="005379C0">
        <w:t xml:space="preserve"> </w:t>
      </w:r>
      <w:r w:rsidR="005379C0" w:rsidRPr="005379C0">
        <w:fldChar w:fldCharType="begin"/>
      </w:r>
      <w:r w:rsidR="005379C0" w:rsidRPr="005379C0">
        <w:instrText>ADDIN RW.CITE{{273 Lagendijk,JanJW 2014}}</w:instrText>
      </w:r>
      <w:r w:rsidR="005379C0" w:rsidRPr="005379C0">
        <w:fldChar w:fldCharType="separate"/>
      </w:r>
      <w:r w:rsidR="00F956F3">
        <w:t>(11</w:t>
      </w:r>
      <w:r w:rsidR="00082136" w:rsidRPr="00082136">
        <w:t>)</w:t>
      </w:r>
      <w:r w:rsidR="005379C0" w:rsidRPr="005379C0">
        <w:fldChar w:fldCharType="end"/>
      </w:r>
      <w:r w:rsidRPr="00432BD7">
        <w:t>.</w:t>
      </w:r>
      <w:r w:rsidR="00F956F3">
        <w:t xml:space="preserve"> Noel et al. (17</w:t>
      </w:r>
      <w:r w:rsidRPr="00B515C6">
        <w:t xml:space="preserve">) researched whether </w:t>
      </w:r>
      <w:r w:rsidR="00117B23">
        <w:t xml:space="preserve">on-board </w:t>
      </w:r>
      <w:r w:rsidRPr="00B515C6">
        <w:t>MR</w:t>
      </w:r>
      <w:r w:rsidR="00117B23">
        <w:t xml:space="preserve"> guidance</w:t>
      </w:r>
      <w:r w:rsidRPr="00B515C6">
        <w:t xml:space="preserve"> with </w:t>
      </w:r>
      <w:r w:rsidR="005E0D9F">
        <w:t>this system</w:t>
      </w:r>
      <w:r w:rsidRPr="00B515C6">
        <w:t xml:space="preserve"> improves visualization of the target and organs at risk (OARs) compared to standard on</w:t>
      </w:r>
      <w:r w:rsidR="00117B23">
        <w:t>-</w:t>
      </w:r>
      <w:r w:rsidRPr="00B515C6">
        <w:t>board computed tomography and found that low-field MR provides better anatomic visualization of many radiotherapy targets and most OARs as compared to OB-CT</w:t>
      </w:r>
      <w:r w:rsidR="00432BD7">
        <w:t xml:space="preserve"> </w:t>
      </w:r>
      <w:r w:rsidR="00432BD7">
        <w:fldChar w:fldCharType="begin"/>
      </w:r>
      <w:r w:rsidR="00432BD7">
        <w:instrText>ADDIN RW.CITE{{275 Noel,CamilleE 2015}}</w:instrText>
      </w:r>
      <w:r w:rsidR="00432BD7">
        <w:fldChar w:fldCharType="separate"/>
      </w:r>
      <w:r w:rsidR="00484680">
        <w:rPr>
          <w:rFonts w:ascii="Calibri" w:hAnsi="Calibri"/>
        </w:rPr>
        <w:t>(17</w:t>
      </w:r>
      <w:r w:rsidR="00082136" w:rsidRPr="00082136">
        <w:rPr>
          <w:rFonts w:ascii="Calibri" w:hAnsi="Calibri"/>
        </w:rPr>
        <w:t>)</w:t>
      </w:r>
      <w:r w:rsidR="00432BD7">
        <w:fldChar w:fldCharType="end"/>
      </w:r>
      <w:r w:rsidRPr="00B515C6">
        <w:t xml:space="preserve"> </w:t>
      </w:r>
      <w:r w:rsidRPr="00B515C6">
        <w:rPr>
          <w:i/>
        </w:rPr>
        <w:t>(Figure 2)</w:t>
      </w:r>
      <w:r w:rsidRPr="00B515C6">
        <w:t xml:space="preserve">. </w:t>
      </w:r>
      <w:r w:rsidR="00876131">
        <w:t xml:space="preserve">This evidence </w:t>
      </w:r>
      <w:r w:rsidR="00117B23">
        <w:t xml:space="preserve">helps </w:t>
      </w:r>
      <w:r w:rsidR="00876131">
        <w:t xml:space="preserve">support the </w:t>
      </w:r>
      <w:r w:rsidR="005E0D9F">
        <w:t>above statement</w:t>
      </w:r>
      <w:r w:rsidR="00484680">
        <w:t xml:space="preserve"> made by the manufacturer for an </w:t>
      </w:r>
      <w:r w:rsidR="005E0D9F">
        <w:t>MR-guided radiotherapy system.</w:t>
      </w:r>
    </w:p>
    <w:p w14:paraId="0FE423BA" w14:textId="77777777" w:rsidR="00CF2B95" w:rsidRDefault="00CF2B95"/>
    <w:p w14:paraId="0B8092F0" w14:textId="77777777" w:rsidR="00117B23" w:rsidRPr="00117B23" w:rsidRDefault="00117B23" w:rsidP="00B515C6">
      <w:pPr>
        <w:rPr>
          <w:b/>
        </w:rPr>
      </w:pPr>
      <w:r>
        <w:rPr>
          <w:b/>
        </w:rPr>
        <w:t>Intra-fractional Imaging</w:t>
      </w:r>
    </w:p>
    <w:p w14:paraId="552B7209" w14:textId="77777777" w:rsidR="00521661" w:rsidRDefault="00C572F0" w:rsidP="00B515C6">
      <w:r w:rsidRPr="005379C0">
        <w:t xml:space="preserve">Another factor which </w:t>
      </w:r>
      <w:r w:rsidR="00117B23">
        <w:t xml:space="preserve">would </w:t>
      </w:r>
      <w:r w:rsidRPr="005379C0">
        <w:t xml:space="preserve">support </w:t>
      </w:r>
      <w:r w:rsidR="005E0D9F">
        <w:t>this</w:t>
      </w:r>
      <w:r w:rsidRPr="005379C0">
        <w:t xml:space="preserve"> statement is the ability of the </w:t>
      </w:r>
      <w:r w:rsidR="005E0D9F">
        <w:t>MR-system</w:t>
      </w:r>
      <w:r w:rsidRPr="005379C0">
        <w:t xml:space="preserve"> to view the tumour</w:t>
      </w:r>
      <w:r w:rsidR="005379C0" w:rsidRPr="005379C0">
        <w:t xml:space="preserve"> and surrounding healthy tissues</w:t>
      </w:r>
      <w:r w:rsidRPr="005379C0">
        <w:t xml:space="preserve"> intra</w:t>
      </w:r>
      <w:r w:rsidR="00117B23">
        <w:t>-</w:t>
      </w:r>
      <w:r w:rsidRPr="005379C0">
        <w:t>fractionally</w:t>
      </w:r>
      <w:r w:rsidR="005379C0" w:rsidRPr="005379C0">
        <w:t xml:space="preserve"> </w:t>
      </w:r>
      <w:r w:rsidR="005379C0" w:rsidRPr="005379C0">
        <w:fldChar w:fldCharType="begin"/>
      </w:r>
      <w:r w:rsidR="005379C0" w:rsidRPr="005379C0">
        <w:instrText>ADDIN RW.CITE{{301 Kontaxis,C 2015}}</w:instrText>
      </w:r>
      <w:r w:rsidR="005379C0" w:rsidRPr="005379C0">
        <w:fldChar w:fldCharType="separate"/>
      </w:r>
      <w:r w:rsidR="0040377B">
        <w:rPr>
          <w:rFonts w:ascii="Calibri" w:hAnsi="Calibri"/>
        </w:rPr>
        <w:t>(18</w:t>
      </w:r>
      <w:r w:rsidR="00082136" w:rsidRPr="00082136">
        <w:rPr>
          <w:rFonts w:ascii="Calibri" w:hAnsi="Calibri"/>
        </w:rPr>
        <w:t>)</w:t>
      </w:r>
      <w:r w:rsidR="005379C0" w:rsidRPr="005379C0">
        <w:fldChar w:fldCharType="end"/>
      </w:r>
      <w:r>
        <w:t>.</w:t>
      </w:r>
      <w:r w:rsidR="001509F7">
        <w:t xml:space="preserve"> </w:t>
      </w:r>
      <w:r w:rsidR="001509F7" w:rsidRPr="001509F7">
        <w:t>Intra-fraction</w:t>
      </w:r>
      <w:r w:rsidR="00876131">
        <w:t>al</w:t>
      </w:r>
      <w:r w:rsidR="001509F7" w:rsidRPr="001509F7">
        <w:t xml:space="preserve"> motion consists of the </w:t>
      </w:r>
      <w:r w:rsidR="001509F7" w:rsidRPr="001509F7">
        <w:lastRenderedPageBreak/>
        <w:t xml:space="preserve">movement </w:t>
      </w:r>
      <w:r w:rsidR="00876131">
        <w:t xml:space="preserve">occurring during the delivery of the fraction post-patient set-up </w:t>
      </w:r>
      <w:r w:rsidR="001509F7">
        <w:fldChar w:fldCharType="begin"/>
      </w:r>
      <w:r w:rsidR="001509F7">
        <w:instrText>ADDIN RW.CITE{{295 Budiharto,Tom 2011}}</w:instrText>
      </w:r>
      <w:r w:rsidR="001509F7">
        <w:fldChar w:fldCharType="separate"/>
      </w:r>
      <w:r w:rsidR="0040377B">
        <w:rPr>
          <w:rFonts w:ascii="Calibri" w:hAnsi="Calibri"/>
        </w:rPr>
        <w:t>(19</w:t>
      </w:r>
      <w:r w:rsidR="00082136" w:rsidRPr="00082136">
        <w:rPr>
          <w:rFonts w:ascii="Calibri" w:hAnsi="Calibri"/>
        </w:rPr>
        <w:t>)</w:t>
      </w:r>
      <w:r w:rsidR="001509F7">
        <w:fldChar w:fldCharType="end"/>
      </w:r>
      <w:r w:rsidR="001509F7">
        <w:t xml:space="preserve">. </w:t>
      </w:r>
      <w:r w:rsidR="00B515C6" w:rsidRPr="00B515C6">
        <w:t>The MR and RT systems share a common isocentre, enabling simultaneous and continuous MRI during RT delivery</w:t>
      </w:r>
      <w:r w:rsidR="00CD29B5">
        <w:t xml:space="preserve"> </w:t>
      </w:r>
      <w:r w:rsidR="00CD29B5">
        <w:fldChar w:fldCharType="begin"/>
      </w:r>
      <w:r w:rsidR="00CD29B5">
        <w:instrText>ADDIN RW.CITE{{263 Dempsey,J 2006}}</w:instrText>
      </w:r>
      <w:r w:rsidR="00CD29B5">
        <w:fldChar w:fldCharType="separate"/>
      </w:r>
      <w:r w:rsidR="0040377B">
        <w:rPr>
          <w:rFonts w:ascii="Calibri" w:hAnsi="Calibri"/>
        </w:rPr>
        <w:t>(20</w:t>
      </w:r>
      <w:r w:rsidR="00082136" w:rsidRPr="00082136">
        <w:rPr>
          <w:rFonts w:ascii="Calibri" w:hAnsi="Calibri"/>
        </w:rPr>
        <w:t>)</w:t>
      </w:r>
      <w:r w:rsidR="00CD29B5">
        <w:fldChar w:fldCharType="end"/>
      </w:r>
      <w:r w:rsidR="00B515C6" w:rsidRPr="00B515C6">
        <w:t>. This enables constant visualisation of the target during treatment</w:t>
      </w:r>
      <w:r w:rsidR="00432BD7">
        <w:t xml:space="preserve"> </w:t>
      </w:r>
      <w:r w:rsidR="00432BD7">
        <w:fldChar w:fldCharType="begin"/>
      </w:r>
      <w:r w:rsidR="00432BD7">
        <w:instrText>ADDIN RW.CITE{{274 Lagendijk,JanJW 2008}}</w:instrText>
      </w:r>
      <w:r w:rsidR="00432BD7">
        <w:fldChar w:fldCharType="separate"/>
      </w:r>
      <w:r w:rsidR="0040377B">
        <w:rPr>
          <w:rFonts w:ascii="Calibri" w:hAnsi="Calibri"/>
        </w:rPr>
        <w:t>(21</w:t>
      </w:r>
      <w:r w:rsidR="00082136" w:rsidRPr="00082136">
        <w:rPr>
          <w:rFonts w:ascii="Calibri" w:hAnsi="Calibri"/>
        </w:rPr>
        <w:t>)</w:t>
      </w:r>
      <w:r w:rsidR="00432BD7">
        <w:fldChar w:fldCharType="end"/>
      </w:r>
      <w:r w:rsidR="00B515C6" w:rsidRPr="00B515C6">
        <w:t xml:space="preserve">. </w:t>
      </w:r>
    </w:p>
    <w:p w14:paraId="2D5BCD0A" w14:textId="1BCF0310" w:rsidR="00521661" w:rsidRDefault="00B515C6" w:rsidP="00B515C6">
      <w:r w:rsidRPr="00B515C6">
        <w:t>Currently, daily intra</w:t>
      </w:r>
      <w:r w:rsidR="00117B23">
        <w:t>-</w:t>
      </w:r>
      <w:r w:rsidRPr="00B515C6">
        <w:t>fraction</w:t>
      </w:r>
      <w:r w:rsidR="00117B23">
        <w:t>al</w:t>
      </w:r>
      <w:r w:rsidRPr="00B515C6">
        <w:t xml:space="preserve"> motion based on the actual target</w:t>
      </w:r>
      <w:r w:rsidR="00432BD7">
        <w:t xml:space="preserve"> </w:t>
      </w:r>
      <w:r w:rsidR="003A0479">
        <w:t xml:space="preserve">volume, </w:t>
      </w:r>
      <w:r w:rsidR="00432BD7">
        <w:t>and not surrogates</w:t>
      </w:r>
      <w:r w:rsidR="003A0479">
        <w:t xml:space="preserve">, </w:t>
      </w:r>
      <w:r w:rsidRPr="00B515C6">
        <w:t>is extremely difficult</w:t>
      </w:r>
      <w:r w:rsidR="003D3B49">
        <w:t xml:space="preserve"> </w:t>
      </w:r>
      <w:r w:rsidR="003A0479">
        <w:t xml:space="preserve">to assess; it can </w:t>
      </w:r>
      <w:r w:rsidR="00876131">
        <w:t xml:space="preserve">only </w:t>
      </w:r>
      <w:r w:rsidR="003A0479">
        <w:t xml:space="preserve">be </w:t>
      </w:r>
      <w:r w:rsidR="00876131">
        <w:t>measure</w:t>
      </w:r>
      <w:r w:rsidR="00A06E79">
        <w:t xml:space="preserve">d, and any required </w:t>
      </w:r>
      <w:r w:rsidR="00876131">
        <w:t xml:space="preserve">set-up </w:t>
      </w:r>
      <w:r w:rsidR="00A06E79">
        <w:t xml:space="preserve">corrections made, </w:t>
      </w:r>
      <w:r w:rsidR="00876131">
        <w:t>before the delivery of the fraction of treatment</w:t>
      </w:r>
      <w:r w:rsidR="000F2CBC">
        <w:t xml:space="preserve"> </w:t>
      </w:r>
      <w:r w:rsidR="000F2CBC">
        <w:fldChar w:fldCharType="begin"/>
      </w:r>
      <w:r w:rsidR="000F2CBC">
        <w:instrText>ADDIN RW.CITE{{260 Oelfke,U 2015}}</w:instrText>
      </w:r>
      <w:r w:rsidR="000F2CBC">
        <w:fldChar w:fldCharType="separate"/>
      </w:r>
      <w:r w:rsidR="00A06E79">
        <w:rPr>
          <w:rFonts w:ascii="Calibri" w:hAnsi="Calibri"/>
        </w:rPr>
        <w:t>(</w:t>
      </w:r>
      <w:r w:rsidR="00FC0231">
        <w:rPr>
          <w:rFonts w:ascii="Calibri" w:hAnsi="Calibri"/>
        </w:rPr>
        <w:t>3</w:t>
      </w:r>
      <w:r w:rsidR="00082136" w:rsidRPr="00082136">
        <w:rPr>
          <w:rFonts w:ascii="Calibri" w:hAnsi="Calibri"/>
        </w:rPr>
        <w:t>)</w:t>
      </w:r>
      <w:r w:rsidR="000F2CBC">
        <w:fldChar w:fldCharType="end"/>
      </w:r>
      <w:r w:rsidRPr="00B515C6">
        <w:t xml:space="preserve">. Fluoroscopic </w:t>
      </w:r>
      <w:r w:rsidR="00C572F0">
        <w:t xml:space="preserve">2D </w:t>
      </w:r>
      <w:r w:rsidRPr="00B515C6">
        <w:t>projection imaging only allows for a</w:t>
      </w:r>
      <w:r w:rsidR="000E2073">
        <w:t xml:space="preserve"> direct assessment of </w:t>
      </w:r>
      <w:r w:rsidRPr="00B515C6">
        <w:t>relevant tr</w:t>
      </w:r>
      <w:r w:rsidR="00C572F0">
        <w:t>anslational coordinates of target</w:t>
      </w:r>
      <w:r w:rsidRPr="00B515C6">
        <w:t xml:space="preserve"> motion </w:t>
      </w:r>
      <w:r w:rsidR="000E2073">
        <w:t xml:space="preserve">one </w:t>
      </w:r>
      <w:r w:rsidRPr="00B515C6">
        <w:t>at a time</w:t>
      </w:r>
      <w:r w:rsidR="00117B23">
        <w:t xml:space="preserve"> using,</w:t>
      </w:r>
      <w:r w:rsidR="00876131">
        <w:t xml:space="preserve"> for example</w:t>
      </w:r>
      <w:r w:rsidR="00117B23">
        <w:t xml:space="preserve">, </w:t>
      </w:r>
      <w:r w:rsidR="0022459C">
        <w:t xml:space="preserve">gantry mounted or </w:t>
      </w:r>
      <w:r w:rsidR="00117B23">
        <w:t>in-room 2D kV imaging</w:t>
      </w:r>
      <w:r w:rsidRPr="00B515C6">
        <w:t>.</w:t>
      </w:r>
      <w:r w:rsidR="000F2CBC" w:rsidRPr="000F2CBC">
        <w:t xml:space="preserve"> </w:t>
      </w:r>
      <w:r w:rsidR="000E2073">
        <w:t xml:space="preserve">Even then, surrogates are needed for the evaluation – e.g. </w:t>
      </w:r>
      <w:r w:rsidR="004855F9">
        <w:t>using</w:t>
      </w:r>
      <w:r w:rsidR="000E2073">
        <w:t xml:space="preserve"> bony anatomy or implanted fiduciary markers.  </w:t>
      </w:r>
      <w:r w:rsidR="000F2CBC" w:rsidRPr="000F2CBC">
        <w:t xml:space="preserve">The acquisition of 3D images during </w:t>
      </w:r>
      <w:r w:rsidR="00215108">
        <w:t xml:space="preserve">the </w:t>
      </w:r>
      <w:r w:rsidR="000F2CBC" w:rsidRPr="000F2CBC">
        <w:t>treatment</w:t>
      </w:r>
      <w:r w:rsidR="00215108">
        <w:t xml:space="preserve"> fraction</w:t>
      </w:r>
      <w:r w:rsidR="000F2CBC" w:rsidRPr="000F2CBC">
        <w:t xml:space="preserve"> is impossible due to the acquisition time tha</w:t>
      </w:r>
      <w:r w:rsidR="000F2CBC">
        <w:t>t is required</w:t>
      </w:r>
      <w:r w:rsidR="00876131">
        <w:t xml:space="preserve"> </w:t>
      </w:r>
      <w:r w:rsidR="00215108">
        <w:t xml:space="preserve">(e.g. between fields) </w:t>
      </w:r>
      <w:r w:rsidR="0087019D">
        <w:t>and because it is linked t</w:t>
      </w:r>
      <w:r w:rsidR="00215108">
        <w:t>o the trea</w:t>
      </w:r>
      <w:r w:rsidR="00D0293F">
        <w:t xml:space="preserve">tment delivery system. For the </w:t>
      </w:r>
      <w:proofErr w:type="spellStart"/>
      <w:r w:rsidR="00215108">
        <w:t>MRg</w:t>
      </w:r>
      <w:proofErr w:type="spellEnd"/>
      <w:r w:rsidR="00215108">
        <w:t>-</w:t>
      </w:r>
      <w:r w:rsidR="00D0293F">
        <w:t xml:space="preserve">RTS in question, </w:t>
      </w:r>
      <w:r w:rsidR="0087019D">
        <w:t>the 3D imaging system is static and does not rotate with the gantry</w:t>
      </w:r>
      <w:r w:rsidR="000F2CBC">
        <w:t xml:space="preserve">. Also, </w:t>
      </w:r>
      <w:r w:rsidRPr="00B515C6">
        <w:t xml:space="preserve">continuous X-ray imaging only enables visualisation of high-contrast objects and is generally associated with an unacceptable accumulation of </w:t>
      </w:r>
      <w:r w:rsidR="00117B23">
        <w:t xml:space="preserve">concomitant </w:t>
      </w:r>
      <w:r w:rsidRPr="00B515C6">
        <w:t>dose</w:t>
      </w:r>
      <w:r w:rsidR="00117B23">
        <w:t xml:space="preserve"> to</w:t>
      </w:r>
      <w:r w:rsidRPr="00B515C6">
        <w:t xml:space="preserve"> healthy tissues</w:t>
      </w:r>
      <w:r w:rsidR="000F2CBC">
        <w:t xml:space="preserve"> </w:t>
      </w:r>
      <w:r w:rsidR="000F2CBC">
        <w:fldChar w:fldCharType="begin"/>
      </w:r>
      <w:r w:rsidR="000F2CBC">
        <w:instrText>ADDIN RW.CITE{{260 Oelfke,U 2015}}</w:instrText>
      </w:r>
      <w:r w:rsidR="000F2CBC">
        <w:fldChar w:fldCharType="separate"/>
      </w:r>
      <w:r w:rsidR="00D0293F">
        <w:rPr>
          <w:rFonts w:ascii="Calibri" w:hAnsi="Calibri"/>
        </w:rPr>
        <w:t>(3</w:t>
      </w:r>
      <w:r w:rsidR="00082136" w:rsidRPr="00082136">
        <w:rPr>
          <w:rFonts w:ascii="Calibri" w:hAnsi="Calibri"/>
        </w:rPr>
        <w:t>)</w:t>
      </w:r>
      <w:r w:rsidR="000F2CBC">
        <w:fldChar w:fldCharType="end"/>
      </w:r>
      <w:r w:rsidRPr="00B515C6">
        <w:t>.</w:t>
      </w:r>
    </w:p>
    <w:p w14:paraId="0B8092F1" w14:textId="14EE34A1" w:rsidR="003D3B49" w:rsidRDefault="00855AFB" w:rsidP="00B515C6">
      <w:r>
        <w:t>Typically for IGRT</w:t>
      </w:r>
      <w:r w:rsidR="00745F38">
        <w:t>,</w:t>
      </w:r>
      <w:r>
        <w:t xml:space="preserve"> inter/intra</w:t>
      </w:r>
      <w:r w:rsidR="00397A2E">
        <w:t>-</w:t>
      </w:r>
      <w:r>
        <w:t xml:space="preserve">fractional </w:t>
      </w:r>
      <w:r w:rsidR="00B515C6" w:rsidRPr="00B515C6">
        <w:t>motion</w:t>
      </w:r>
      <w:r w:rsidR="00521661">
        <w:t xml:space="preserve">, </w:t>
      </w:r>
      <w:r w:rsidR="00B515C6" w:rsidRPr="00B515C6">
        <w:t>random a</w:t>
      </w:r>
      <w:r w:rsidR="00EC3C01">
        <w:t xml:space="preserve">nd systematic errors are accounted for by using geometric </w:t>
      </w:r>
      <w:r w:rsidR="00876131">
        <w:t>margins</w:t>
      </w:r>
      <w:r w:rsidR="00D917E2">
        <w:t xml:space="preserve"> defined</w:t>
      </w:r>
      <w:r w:rsidR="00EC3C01">
        <w:t xml:space="preserve"> </w:t>
      </w:r>
      <w:r w:rsidR="00B515C6" w:rsidRPr="00B515C6">
        <w:t xml:space="preserve">around the tumour: gross tumour volume (GTV), clinical target volume (CTV) and planning target volume (PTV) </w:t>
      </w:r>
      <w:r w:rsidR="00B515C6" w:rsidRPr="00B515C6">
        <w:fldChar w:fldCharType="begin"/>
      </w:r>
      <w:r w:rsidR="004D1E03">
        <w:instrText>ADDIN RW.CITE{{213 InternationalCommissiononRadiationUnits 1993}}</w:instrText>
      </w:r>
      <w:r w:rsidR="00B515C6" w:rsidRPr="00B515C6">
        <w:fldChar w:fldCharType="separate"/>
      </w:r>
      <w:r w:rsidR="00D917E2">
        <w:rPr>
          <w:rFonts w:ascii="Calibri" w:hAnsi="Calibri"/>
        </w:rPr>
        <w:t>(22</w:t>
      </w:r>
      <w:r w:rsidR="00082136" w:rsidRPr="00082136">
        <w:rPr>
          <w:rFonts w:ascii="Calibri" w:hAnsi="Calibri"/>
        </w:rPr>
        <w:t>)</w:t>
      </w:r>
      <w:r w:rsidR="00B515C6" w:rsidRPr="00B515C6">
        <w:fldChar w:fldCharType="end"/>
      </w:r>
      <w:r w:rsidR="00B515C6" w:rsidRPr="00B515C6">
        <w:t>. This motion is accounted for by larger PTV margins</w:t>
      </w:r>
      <w:r w:rsidR="00B83166">
        <w:t xml:space="preserve"> to ensure the CTV is constantly covered, </w:t>
      </w:r>
      <w:r w:rsidR="00552458">
        <w:t xml:space="preserve">but with the consequence of irradiating greater volumes of </w:t>
      </w:r>
      <w:r w:rsidR="00B515C6" w:rsidRPr="00B515C6">
        <w:t>healthy tissue</w:t>
      </w:r>
      <w:r w:rsidR="00B83166">
        <w:t>s</w:t>
      </w:r>
      <w:r w:rsidR="00552458">
        <w:t xml:space="preserve">, with the increased </w:t>
      </w:r>
      <w:r w:rsidR="001509F7">
        <w:t xml:space="preserve">risk of side effects. </w:t>
      </w:r>
      <w:r w:rsidR="00DC1EB7">
        <w:t xml:space="preserve">Some </w:t>
      </w:r>
      <w:r w:rsidR="00B515C6" w:rsidRPr="00B515C6">
        <w:t>intra-fraction</w:t>
      </w:r>
      <w:r w:rsidR="00DC1EB7">
        <w:t>al</w:t>
      </w:r>
      <w:r w:rsidR="00B515C6" w:rsidRPr="00B515C6">
        <w:t xml:space="preserve"> compensation strategies </w:t>
      </w:r>
      <w:r w:rsidR="00397A2E">
        <w:t xml:space="preserve">utilise </w:t>
      </w:r>
      <w:r w:rsidR="00B515C6" w:rsidRPr="00B515C6">
        <w:t>tracked radiation delivery or gating</w:t>
      </w:r>
      <w:r w:rsidR="0087019D">
        <w:t xml:space="preserve"> based on surrogates</w:t>
      </w:r>
      <w:r w:rsidR="001509F7">
        <w:t xml:space="preserve"> </w:t>
      </w:r>
      <w:r w:rsidR="00293D4F">
        <w:fldChar w:fldCharType="begin"/>
      </w:r>
      <w:r w:rsidR="00293D4F">
        <w:instrText>ADDIN RW.CITE{{296 Hoskin,PeterJ 2008}}</w:instrText>
      </w:r>
      <w:r w:rsidR="00293D4F">
        <w:fldChar w:fldCharType="separate"/>
      </w:r>
      <w:r w:rsidR="00D8316D">
        <w:rPr>
          <w:rFonts w:ascii="Calibri" w:hAnsi="Calibri"/>
        </w:rPr>
        <w:t>(14,15</w:t>
      </w:r>
      <w:r w:rsidR="00082136" w:rsidRPr="00082136">
        <w:rPr>
          <w:rFonts w:ascii="Calibri" w:hAnsi="Calibri"/>
        </w:rPr>
        <w:t>)</w:t>
      </w:r>
      <w:r w:rsidR="00293D4F">
        <w:fldChar w:fldCharType="end"/>
      </w:r>
      <w:r w:rsidR="00B515C6" w:rsidRPr="00B515C6">
        <w:t xml:space="preserve">. </w:t>
      </w:r>
      <w:r w:rsidR="00D8316D">
        <w:t>For example,</w:t>
      </w:r>
      <w:r w:rsidR="00B515C6" w:rsidRPr="00B515C6">
        <w:t xml:space="preserve"> electromagnetic transponder seeds </w:t>
      </w:r>
      <w:r w:rsidR="00F03C14">
        <w:t xml:space="preserve">can </w:t>
      </w:r>
      <w:r w:rsidR="00B515C6" w:rsidRPr="00B515C6">
        <w:t>be implanted into the prostate gland for prostate patients which can monitor intra</w:t>
      </w:r>
      <w:r w:rsidR="00117B23">
        <w:t>-</w:t>
      </w:r>
      <w:r w:rsidR="00B515C6" w:rsidRPr="00B515C6">
        <w:t>fraction</w:t>
      </w:r>
      <w:r w:rsidR="00117B23">
        <w:t>al</w:t>
      </w:r>
      <w:r w:rsidR="00B515C6" w:rsidRPr="00B515C6">
        <w:t xml:space="preserve"> motion</w:t>
      </w:r>
      <w:r w:rsidR="00F03C14">
        <w:t xml:space="preserve"> during treatment delivery</w:t>
      </w:r>
      <w:r w:rsidR="000F2CBC">
        <w:t xml:space="preserve"> </w:t>
      </w:r>
      <w:r w:rsidR="000F2CBC">
        <w:fldChar w:fldCharType="begin"/>
      </w:r>
      <w:r w:rsidR="000F2CBC">
        <w:instrText>ADDIN RW.CITE{{279 DeLosSantos,Jennifer 2013}}</w:instrText>
      </w:r>
      <w:r w:rsidR="000F2CBC">
        <w:fldChar w:fldCharType="separate"/>
      </w:r>
      <w:r w:rsidR="00F03C14">
        <w:rPr>
          <w:rFonts w:ascii="Calibri" w:hAnsi="Calibri"/>
        </w:rPr>
        <w:t>(4</w:t>
      </w:r>
      <w:r w:rsidR="00082136" w:rsidRPr="00082136">
        <w:rPr>
          <w:rFonts w:ascii="Calibri" w:hAnsi="Calibri"/>
        </w:rPr>
        <w:t>)</w:t>
      </w:r>
      <w:r w:rsidR="000F2CBC">
        <w:fldChar w:fldCharType="end"/>
      </w:r>
      <w:r w:rsidR="00B515C6" w:rsidRPr="00B515C6">
        <w:t>. The disadvantage of current intra-fraction</w:t>
      </w:r>
      <w:r w:rsidR="00F03C14">
        <w:t>al</w:t>
      </w:r>
      <w:r w:rsidR="00B515C6" w:rsidRPr="00B515C6">
        <w:t xml:space="preserve"> motion compensation guidance modalities is that they are marker based; by tracking one or a couple of markers they still look at surrogates for </w:t>
      </w:r>
      <w:r w:rsidR="00B515C6" w:rsidRPr="00293D4F">
        <w:t>the actual target motion. OARs are not visualised and may display</w:t>
      </w:r>
      <w:r w:rsidR="00293D4F" w:rsidRPr="00293D4F">
        <w:t xml:space="preserve"> uncorrelated motion. Furthermore, </w:t>
      </w:r>
      <w:r w:rsidR="003D3B49">
        <w:t>uses</w:t>
      </w:r>
      <w:r w:rsidR="00293D4F" w:rsidRPr="00293D4F">
        <w:t xml:space="preserve"> of surrogates </w:t>
      </w:r>
      <w:r w:rsidR="004D3799">
        <w:t xml:space="preserve">is poor </w:t>
      </w:r>
      <w:r w:rsidR="00293D4F" w:rsidRPr="00293D4F">
        <w:t>for intra</w:t>
      </w:r>
      <w:r w:rsidR="004D3799">
        <w:t>-</w:t>
      </w:r>
      <w:r w:rsidR="00B515C6" w:rsidRPr="00293D4F">
        <w:t>fraction</w:t>
      </w:r>
      <w:r w:rsidR="004D3799">
        <w:t>al</w:t>
      </w:r>
      <w:r w:rsidR="00B515C6" w:rsidRPr="00293D4F">
        <w:t xml:space="preserve"> adap</w:t>
      </w:r>
      <w:r w:rsidR="00473D50">
        <w:t xml:space="preserve">tations for target deformations, they </w:t>
      </w:r>
      <w:r w:rsidR="00B515C6" w:rsidRPr="00293D4F">
        <w:t>are invasive and not suitable for all sites</w:t>
      </w:r>
      <w:r w:rsidR="00AE0A42">
        <w:t xml:space="preserve"> </w:t>
      </w:r>
      <w:r w:rsidR="00AE0A42">
        <w:fldChar w:fldCharType="begin"/>
      </w:r>
      <w:r w:rsidR="00AE0A42">
        <w:instrText>ADDIN RW.CITE{{298 Yun,Jihyun 2012}}</w:instrText>
      </w:r>
      <w:r w:rsidR="00AE0A42">
        <w:fldChar w:fldCharType="separate"/>
      </w:r>
      <w:r w:rsidR="00473D50">
        <w:rPr>
          <w:rFonts w:ascii="Calibri" w:hAnsi="Calibri"/>
        </w:rPr>
        <w:t>(23</w:t>
      </w:r>
      <w:r w:rsidR="00082136" w:rsidRPr="00082136">
        <w:rPr>
          <w:rFonts w:ascii="Calibri" w:hAnsi="Calibri"/>
        </w:rPr>
        <w:t>)</w:t>
      </w:r>
      <w:r w:rsidR="00AE0A42">
        <w:fldChar w:fldCharType="end"/>
      </w:r>
      <w:r w:rsidR="00B515C6" w:rsidRPr="00293D4F">
        <w:t xml:space="preserve">. </w:t>
      </w:r>
      <w:r w:rsidR="00293D4F" w:rsidRPr="00293D4F">
        <w:t xml:space="preserve"> </w:t>
      </w:r>
    </w:p>
    <w:p w14:paraId="0B8092F2" w14:textId="1F5B8CC3" w:rsidR="00521661" w:rsidRDefault="00293D4F" w:rsidP="00B515C6">
      <w:r w:rsidRPr="00293D4F">
        <w:t xml:space="preserve">The </w:t>
      </w:r>
      <w:r w:rsidR="005E0D9F">
        <w:t>MR</w:t>
      </w:r>
      <w:r w:rsidR="00AF2C51">
        <w:t xml:space="preserve">g-RTS </w:t>
      </w:r>
      <w:r w:rsidRPr="00293D4F">
        <w:t xml:space="preserve">could be described as </w:t>
      </w:r>
      <w:r w:rsidR="004D3799">
        <w:t xml:space="preserve">an ideal </w:t>
      </w:r>
      <w:r w:rsidRPr="00293D4F">
        <w:t>intra</w:t>
      </w:r>
      <w:r w:rsidR="004D3799">
        <w:t>-</w:t>
      </w:r>
      <w:r w:rsidRPr="00293D4F">
        <w:t>fraction</w:t>
      </w:r>
      <w:r w:rsidR="004D3799">
        <w:t>al</w:t>
      </w:r>
      <w:r w:rsidRPr="00293D4F">
        <w:t xml:space="preserve"> motion </w:t>
      </w:r>
      <w:r w:rsidR="00B515C6" w:rsidRPr="00293D4F">
        <w:t xml:space="preserve">image guidance modality </w:t>
      </w:r>
      <w:r w:rsidRPr="00293D4F">
        <w:t xml:space="preserve">as it </w:t>
      </w:r>
      <w:r w:rsidR="00B515C6" w:rsidRPr="00293D4F">
        <w:t xml:space="preserve">acquires </w:t>
      </w:r>
      <w:r w:rsidR="00745F38">
        <w:t xml:space="preserve">3D </w:t>
      </w:r>
      <w:r w:rsidR="00B515C6" w:rsidRPr="00293D4F">
        <w:t>images of the internal patient anatomy, with sufficiently high soft-tissue contrast to distinguish the tumour fro</w:t>
      </w:r>
      <w:r w:rsidR="00745F38">
        <w:t>m its surroundings and visualising</w:t>
      </w:r>
      <w:r w:rsidR="00B515C6" w:rsidRPr="00293D4F">
        <w:t>, besides translations and rotations, deformations as well</w:t>
      </w:r>
      <w:r w:rsidR="000F2CBC" w:rsidRPr="00293D4F">
        <w:t xml:space="preserve"> </w:t>
      </w:r>
      <w:r w:rsidR="000F2CBC" w:rsidRPr="00293D4F">
        <w:fldChar w:fldCharType="begin"/>
      </w:r>
      <w:r w:rsidR="000F2CBC" w:rsidRPr="00293D4F">
        <w:instrText>ADDIN RW.CITE{{284 Crijns,SPM 2013}}</w:instrText>
      </w:r>
      <w:r w:rsidR="000F2CBC" w:rsidRPr="00293D4F">
        <w:fldChar w:fldCharType="separate"/>
      </w:r>
      <w:r w:rsidR="00AF2C51">
        <w:rPr>
          <w:rFonts w:ascii="Calibri" w:hAnsi="Calibri"/>
        </w:rPr>
        <w:t>(24</w:t>
      </w:r>
      <w:r w:rsidR="00082136" w:rsidRPr="00082136">
        <w:rPr>
          <w:rFonts w:ascii="Calibri" w:hAnsi="Calibri"/>
        </w:rPr>
        <w:t>)</w:t>
      </w:r>
      <w:r w:rsidR="000F2CBC" w:rsidRPr="00293D4F">
        <w:fldChar w:fldCharType="end"/>
      </w:r>
      <w:r w:rsidR="00B515C6" w:rsidRPr="00B515C6">
        <w:t xml:space="preserve">. </w:t>
      </w:r>
      <w:r>
        <w:t>It also has</w:t>
      </w:r>
      <w:r w:rsidR="0087019D">
        <w:t xml:space="preserve"> acceptable</w:t>
      </w:r>
      <w:r w:rsidR="00B515C6" w:rsidRPr="00B515C6">
        <w:t xml:space="preserve"> spatial resolution and gives </w:t>
      </w:r>
      <w:r w:rsidR="004D3799">
        <w:t xml:space="preserve">information </w:t>
      </w:r>
      <w:r w:rsidR="00B515C6" w:rsidRPr="00B515C6">
        <w:t>to compensate in all three</w:t>
      </w:r>
      <w:r w:rsidR="002C7090">
        <w:t xml:space="preserve"> dimensions. With real-time </w:t>
      </w:r>
      <w:proofErr w:type="spellStart"/>
      <w:r w:rsidR="002C7090">
        <w:t>MRguided</w:t>
      </w:r>
      <w:proofErr w:type="spellEnd"/>
      <w:r w:rsidR="00E0027C">
        <w:t xml:space="preserve"> imaging, </w:t>
      </w:r>
      <w:r w:rsidR="00B515C6" w:rsidRPr="00B515C6">
        <w:t>continual monitoring of the target</w:t>
      </w:r>
      <w:r w:rsidR="0087019D">
        <w:t xml:space="preserve"> </w:t>
      </w:r>
      <w:r w:rsidR="00E13112">
        <w:t xml:space="preserve">is possible, as is </w:t>
      </w:r>
      <w:r w:rsidR="0087019D">
        <w:t>compensatio</w:t>
      </w:r>
      <w:r w:rsidR="00E13112">
        <w:t>n for the target motion based upon</w:t>
      </w:r>
      <w:r w:rsidR="0087019D">
        <w:t xml:space="preserve"> feedback from </w:t>
      </w:r>
      <w:r w:rsidR="00E13112">
        <w:t xml:space="preserve">the volumetric </w:t>
      </w:r>
      <w:r w:rsidR="0087019D">
        <w:t xml:space="preserve">MR images. This will allow for a reduction </w:t>
      </w:r>
      <w:r w:rsidR="000F2CBC">
        <w:t>in the PTV</w:t>
      </w:r>
      <w:r w:rsidR="0087019D">
        <w:t xml:space="preserve"> and the opportunity of adapting radiation treatments to the actual tumour position</w:t>
      </w:r>
      <w:r w:rsidR="009502D2">
        <w:t xml:space="preserve"> </w:t>
      </w:r>
      <w:r w:rsidR="009502D2">
        <w:fldChar w:fldCharType="begin"/>
      </w:r>
      <w:r w:rsidR="009502D2">
        <w:instrText>ADDIN RW.CITE{{279 DeLosSantos,Jennifer 2013}}</w:instrText>
      </w:r>
      <w:r w:rsidR="009502D2">
        <w:fldChar w:fldCharType="separate"/>
      </w:r>
      <w:r w:rsidR="00E13112">
        <w:rPr>
          <w:rFonts w:ascii="Calibri" w:hAnsi="Calibri"/>
        </w:rPr>
        <w:t>(4</w:t>
      </w:r>
      <w:r w:rsidR="00082136" w:rsidRPr="00082136">
        <w:rPr>
          <w:rFonts w:ascii="Calibri" w:hAnsi="Calibri"/>
        </w:rPr>
        <w:t>)</w:t>
      </w:r>
      <w:r w:rsidR="009502D2">
        <w:fldChar w:fldCharType="end"/>
      </w:r>
      <w:r w:rsidR="009502D2">
        <w:t>.</w:t>
      </w:r>
      <w:r w:rsidR="00B515C6" w:rsidRPr="00B515C6">
        <w:t xml:space="preserve"> During treatment imaging, MR images </w:t>
      </w:r>
      <w:r w:rsidR="00B75F38">
        <w:t xml:space="preserve">are acquired </w:t>
      </w:r>
      <w:r w:rsidR="00B515C6" w:rsidRPr="00B515C6">
        <w:t xml:space="preserve">at four frames per second while a target is auto-contoured at the same </w:t>
      </w:r>
      <w:r w:rsidR="00B56AA1">
        <w:t xml:space="preserve">time </w:t>
      </w:r>
      <w:r w:rsidR="00B56AA1">
        <w:fldChar w:fldCharType="begin"/>
      </w:r>
      <w:r w:rsidR="00B56AA1">
        <w:instrText>ADDIN RW.CITE{{267 Saenz,DanielL 2014}}</w:instrText>
      </w:r>
      <w:r w:rsidR="00B56AA1">
        <w:fldChar w:fldCharType="separate"/>
      </w:r>
      <w:r w:rsidR="00B75F38">
        <w:rPr>
          <w:rFonts w:ascii="Calibri" w:hAnsi="Calibri"/>
        </w:rPr>
        <w:t>(25</w:t>
      </w:r>
      <w:r w:rsidR="00082136" w:rsidRPr="00082136">
        <w:rPr>
          <w:rFonts w:ascii="Calibri" w:hAnsi="Calibri"/>
        </w:rPr>
        <w:t>)</w:t>
      </w:r>
      <w:r w:rsidR="00B56AA1">
        <w:fldChar w:fldCharType="end"/>
      </w:r>
      <w:r w:rsidR="00B515C6" w:rsidRPr="00B515C6">
        <w:t>. This auto-contouring enables a g</w:t>
      </w:r>
      <w:r w:rsidR="00B75F38">
        <w:t>ating approach and the beam can</w:t>
      </w:r>
      <w:r w:rsidR="00B515C6" w:rsidRPr="00B515C6">
        <w:t xml:space="preserve"> stop if the actual target </w:t>
      </w:r>
      <w:r w:rsidR="00BD69D2">
        <w:t>moves outside</w:t>
      </w:r>
      <w:r w:rsidR="00B515C6" w:rsidRPr="00B515C6">
        <w:t xml:space="preserve"> a pre</w:t>
      </w:r>
      <w:r w:rsidR="004D3799">
        <w:t>-</w:t>
      </w:r>
      <w:r w:rsidR="00BD69D2">
        <w:t>specified tolerance</w:t>
      </w:r>
      <w:r w:rsidR="00B56AA1">
        <w:t xml:space="preserve"> </w:t>
      </w:r>
      <w:r w:rsidR="00B56AA1">
        <w:fldChar w:fldCharType="begin"/>
      </w:r>
      <w:r w:rsidR="00B56AA1">
        <w:instrText>ADDIN RW.CITE{{267 Saenz,DanielL 2014}}</w:instrText>
      </w:r>
      <w:r w:rsidR="00B56AA1">
        <w:fldChar w:fldCharType="separate"/>
      </w:r>
      <w:r w:rsidR="00BD69D2">
        <w:rPr>
          <w:rFonts w:ascii="Calibri" w:hAnsi="Calibri"/>
        </w:rPr>
        <w:t>(25</w:t>
      </w:r>
      <w:r w:rsidR="00082136" w:rsidRPr="00082136">
        <w:rPr>
          <w:rFonts w:ascii="Calibri" w:hAnsi="Calibri"/>
        </w:rPr>
        <w:t>)</w:t>
      </w:r>
      <w:r w:rsidR="00B56AA1">
        <w:fldChar w:fldCharType="end"/>
      </w:r>
      <w:r w:rsidR="00B56AA1">
        <w:t>.</w:t>
      </w:r>
    </w:p>
    <w:p w14:paraId="0B8092F3" w14:textId="57697ACC" w:rsidR="004D3799" w:rsidRDefault="000324AE" w:rsidP="00B515C6">
      <w:r>
        <w:t xml:space="preserve">So </w:t>
      </w:r>
      <w:r w:rsidR="004D3799">
        <w:t xml:space="preserve">a critical evaluation of the </w:t>
      </w:r>
      <w:r w:rsidR="003D3E54">
        <w:t xml:space="preserve">evidence </w:t>
      </w:r>
      <w:r w:rsidR="004D3799">
        <w:t xml:space="preserve">thus far, broadly supports </w:t>
      </w:r>
      <w:r w:rsidR="00BD69D2">
        <w:t xml:space="preserve">the </w:t>
      </w:r>
      <w:r w:rsidR="003D3E54">
        <w:t>statement</w:t>
      </w:r>
      <w:r w:rsidR="00981679">
        <w:t xml:space="preserve"> that </w:t>
      </w:r>
      <w:r w:rsidR="004C0F73">
        <w:t xml:space="preserve">the MRg-RTS </w:t>
      </w:r>
      <w:r w:rsidR="00981679">
        <w:t>gives a novel way to viewing patients</w:t>
      </w:r>
      <w:r w:rsidR="005611DD">
        <w:t>’</w:t>
      </w:r>
      <w:r w:rsidR="00981679">
        <w:t xml:space="preserve"> anatomy. </w:t>
      </w:r>
      <w:r w:rsidR="004D3799">
        <w:t>The second part of this paper now examines w</w:t>
      </w:r>
      <w:r w:rsidR="00B515C6" w:rsidRPr="00B515C6">
        <w:t>hether the</w:t>
      </w:r>
      <w:r w:rsidR="004D1E03">
        <w:t xml:space="preserve"> benefits </w:t>
      </w:r>
      <w:r w:rsidR="005E0D9F">
        <w:t>from this system</w:t>
      </w:r>
      <w:r w:rsidR="004D3799">
        <w:t xml:space="preserve"> help</w:t>
      </w:r>
      <w:r w:rsidR="003A755E">
        <w:t xml:space="preserve"> view the target</w:t>
      </w:r>
      <w:r w:rsidR="00422E63">
        <w:t xml:space="preserve"> during treatment delivery</w:t>
      </w:r>
      <w:r w:rsidR="004D3799">
        <w:t xml:space="preserve"> using </w:t>
      </w:r>
      <w:r w:rsidR="00B515C6" w:rsidRPr="00B515C6">
        <w:t>intra</w:t>
      </w:r>
      <w:r w:rsidR="004D3799">
        <w:t>-</w:t>
      </w:r>
      <w:r w:rsidR="00B515C6" w:rsidRPr="00B515C6">
        <w:lastRenderedPageBreak/>
        <w:t>fraction</w:t>
      </w:r>
      <w:r w:rsidR="004D3799">
        <w:t>al</w:t>
      </w:r>
      <w:r w:rsidR="00B515C6" w:rsidRPr="00B515C6">
        <w:t xml:space="preserve"> imaging, soft tissue visualisation and functional information </w:t>
      </w:r>
      <w:r w:rsidR="004D3799">
        <w:t xml:space="preserve">and help to </w:t>
      </w:r>
      <w:r w:rsidR="00B515C6" w:rsidRPr="00B515C6">
        <w:t>better adapt</w:t>
      </w:r>
      <w:r w:rsidR="004D3799">
        <w:t xml:space="preserve"> the treatment </w:t>
      </w:r>
      <w:r w:rsidR="00B515C6" w:rsidRPr="00B515C6">
        <w:t xml:space="preserve">to changes in the patients anatomy. </w:t>
      </w:r>
    </w:p>
    <w:p w14:paraId="0B8092F4" w14:textId="77777777" w:rsidR="004D3799" w:rsidRDefault="004D3799" w:rsidP="00B515C6">
      <w:pPr>
        <w:rPr>
          <w:b/>
        </w:rPr>
      </w:pPr>
    </w:p>
    <w:p w14:paraId="0B8092F5" w14:textId="77777777" w:rsidR="004D3799" w:rsidRPr="004D3799" w:rsidRDefault="004D3799" w:rsidP="00B515C6">
      <w:pPr>
        <w:rPr>
          <w:b/>
        </w:rPr>
      </w:pPr>
      <w:r>
        <w:rPr>
          <w:b/>
        </w:rPr>
        <w:t>Anatomical changes on-treatment</w:t>
      </w:r>
    </w:p>
    <w:p w14:paraId="0B8092F6" w14:textId="548FDA8E" w:rsidR="00C960F5" w:rsidRDefault="00495CFB" w:rsidP="00B515C6">
      <w:r>
        <w:t>C</w:t>
      </w:r>
      <w:r w:rsidR="00B515C6" w:rsidRPr="00B515C6">
        <w:t>hanges in patients</w:t>
      </w:r>
      <w:r w:rsidR="003A755E">
        <w:t>’</w:t>
      </w:r>
      <w:r w:rsidR="00B515C6" w:rsidRPr="00B515C6">
        <w:t xml:space="preserve"> anatomy during </w:t>
      </w:r>
      <w:r w:rsidR="001C1810">
        <w:t xml:space="preserve">the </w:t>
      </w:r>
      <w:r w:rsidR="00B515C6" w:rsidRPr="00B515C6">
        <w:t>treatm</w:t>
      </w:r>
      <w:r w:rsidR="0026045C">
        <w:t xml:space="preserve">ent </w:t>
      </w:r>
      <w:r w:rsidR="00745F38">
        <w:t>course (inter and intra</w:t>
      </w:r>
      <w:r w:rsidR="001C1810">
        <w:t xml:space="preserve">fractionally) </w:t>
      </w:r>
      <w:r w:rsidR="0026045C">
        <w:t>are</w:t>
      </w:r>
      <w:r w:rsidR="00B515C6" w:rsidRPr="00B515C6">
        <w:t xml:space="preserve"> well documented for a variety of tumours</w:t>
      </w:r>
      <w:r w:rsidR="005611DD">
        <w:t>, particularly treatments with</w:t>
      </w:r>
      <w:r w:rsidR="00B515C6" w:rsidRPr="00B515C6">
        <w:t xml:space="preserve"> relatively long beam delivery times s</w:t>
      </w:r>
      <w:r>
        <w:t xml:space="preserve">uch as those seen with IMRT </w:t>
      </w:r>
      <w:r>
        <w:fldChar w:fldCharType="begin"/>
      </w:r>
      <w:r>
        <w:instrText>ADDIN RW.CITE{{294 Kim,D.W. 2013}}</w:instrText>
      </w:r>
      <w:r>
        <w:fldChar w:fldCharType="separate"/>
      </w:r>
      <w:r w:rsidR="001C1810">
        <w:rPr>
          <w:rFonts w:ascii="Calibri" w:hAnsi="Calibri"/>
        </w:rPr>
        <w:t>(13</w:t>
      </w:r>
      <w:r w:rsidR="00082136" w:rsidRPr="00082136">
        <w:rPr>
          <w:rFonts w:ascii="Calibri" w:hAnsi="Calibri"/>
        </w:rPr>
        <w:t>)</w:t>
      </w:r>
      <w:r>
        <w:fldChar w:fldCharType="end"/>
      </w:r>
      <w:r w:rsidR="00B515C6" w:rsidRPr="00B515C6">
        <w:t xml:space="preserve">. </w:t>
      </w:r>
      <w:r w:rsidR="005611DD">
        <w:t>Anatomical changes include internal motion such as respiratory motion, musculature motion, organ motion such as bowel and bla</w:t>
      </w:r>
      <w:r w:rsidR="00422E63">
        <w:t>dder, possible patient movement</w:t>
      </w:r>
      <w:r w:rsidR="005611DD">
        <w:t xml:space="preserve"> during treatment delivery</w:t>
      </w:r>
      <w:r w:rsidR="003A755E">
        <w:t xml:space="preserve"> and tumour change such as shrinkage</w:t>
      </w:r>
      <w:r w:rsidR="005611DD">
        <w:t>.</w:t>
      </w:r>
      <w:r w:rsidR="00E614C8">
        <w:t xml:space="preserve"> </w:t>
      </w:r>
      <w:r w:rsidR="005611DD">
        <w:t xml:space="preserve">Certain treatment sites such as pelvis, lung, </w:t>
      </w:r>
      <w:r w:rsidR="003000ED">
        <w:t xml:space="preserve">pancreas, liver, for example, </w:t>
      </w:r>
      <w:r w:rsidR="00745F38">
        <w:t>are more prone to motion tha</w:t>
      </w:r>
      <w:r w:rsidR="00C960F5">
        <w:t>n</w:t>
      </w:r>
      <w:r w:rsidR="005611DD">
        <w:t xml:space="preserve"> others</w:t>
      </w:r>
      <w:r w:rsidR="0078734C">
        <w:t xml:space="preserve"> </w:t>
      </w:r>
      <w:r w:rsidR="007C3CA5">
        <w:t xml:space="preserve">and may, </w:t>
      </w:r>
      <w:r w:rsidR="005611DD">
        <w:t>or may not</w:t>
      </w:r>
      <w:r w:rsidR="007C3CA5">
        <w:t>,</w:t>
      </w:r>
      <w:r w:rsidR="005611DD">
        <w:t xml:space="preserve"> be easily visualised on CBCT. </w:t>
      </w:r>
      <w:r w:rsidR="00C960F5">
        <w:t xml:space="preserve">Some of these sites are also not easily accessible for surrogates. </w:t>
      </w:r>
      <w:r w:rsidR="009502D2">
        <w:t>This hinders dose optimisation and also makes them prone to geometrical uncertainties</w:t>
      </w:r>
      <w:r w:rsidR="0078734C">
        <w:t xml:space="preserve"> (21)</w:t>
      </w:r>
      <w:r w:rsidR="00E614C8">
        <w:t>.</w:t>
      </w:r>
      <w:r w:rsidR="00B515C6" w:rsidRPr="00B515C6">
        <w:t xml:space="preserve"> </w:t>
      </w:r>
    </w:p>
    <w:p w14:paraId="0B8092F7" w14:textId="506FD84F" w:rsidR="00521661" w:rsidRDefault="007C3CA5" w:rsidP="00B515C6">
      <w:r>
        <w:t>E</w:t>
      </w:r>
      <w:r w:rsidR="00C960F5">
        <w:t>xternal surroga</w:t>
      </w:r>
      <w:r w:rsidR="00422E63">
        <w:t xml:space="preserve">tes </w:t>
      </w:r>
      <w:r w:rsidR="007A0963">
        <w:t xml:space="preserve">also </w:t>
      </w:r>
      <w:r w:rsidR="00422E63">
        <w:t xml:space="preserve">may not correlate with tumour </w:t>
      </w:r>
      <w:r w:rsidR="00C960F5">
        <w:t>motion</w:t>
      </w:r>
      <w:r w:rsidR="00422E63">
        <w:t xml:space="preserve"> such as lung motion</w:t>
      </w:r>
      <w:r w:rsidR="00C960F5">
        <w:t xml:space="preserve"> </w:t>
      </w:r>
      <w:r w:rsidR="00C960F5">
        <w:fldChar w:fldCharType="begin"/>
      </w:r>
      <w:r w:rsidR="00C960F5">
        <w:instrText>ADDIN RW.CITE{{297 Koch,Nicholas 2004}}</w:instrText>
      </w:r>
      <w:r w:rsidR="00C960F5">
        <w:fldChar w:fldCharType="separate"/>
      </w:r>
      <w:r w:rsidR="007A0963">
        <w:rPr>
          <w:rFonts w:ascii="Calibri" w:hAnsi="Calibri"/>
        </w:rPr>
        <w:t>(26</w:t>
      </w:r>
      <w:r w:rsidR="00082136" w:rsidRPr="00082136">
        <w:rPr>
          <w:rFonts w:ascii="Calibri" w:hAnsi="Calibri"/>
        </w:rPr>
        <w:t>)</w:t>
      </w:r>
      <w:r w:rsidR="00C960F5">
        <w:fldChar w:fldCharType="end"/>
      </w:r>
      <w:r w:rsidR="00C960F5">
        <w:t xml:space="preserve">. </w:t>
      </w:r>
      <w:r>
        <w:t xml:space="preserve"> Breathing cy</w:t>
      </w:r>
      <w:r w:rsidR="00B515C6" w:rsidRPr="00B515C6">
        <w:t>cle variations in respiratory motion can cause significant geometric and dosimetric errors in lung radiotherapy</w:t>
      </w:r>
      <w:r w:rsidR="00C960F5">
        <w:t xml:space="preserve"> </w:t>
      </w:r>
      <w:r w:rsidR="00C960F5">
        <w:fldChar w:fldCharType="begin"/>
      </w:r>
      <w:r w:rsidR="00C960F5">
        <w:instrText>ADDIN RW.CITE{{287 Sawant,Amit 2014}}</w:instrText>
      </w:r>
      <w:r w:rsidR="00C960F5">
        <w:fldChar w:fldCharType="separate"/>
      </w:r>
      <w:r w:rsidR="007A0963">
        <w:rPr>
          <w:rFonts w:ascii="Calibri" w:hAnsi="Calibri"/>
        </w:rPr>
        <w:t>(27</w:t>
      </w:r>
      <w:r w:rsidR="00082136" w:rsidRPr="00082136">
        <w:rPr>
          <w:rFonts w:ascii="Calibri" w:hAnsi="Calibri"/>
        </w:rPr>
        <w:t>)</w:t>
      </w:r>
      <w:r w:rsidR="00C960F5">
        <w:fldChar w:fldCharType="end"/>
      </w:r>
      <w:r w:rsidR="00B515C6" w:rsidRPr="00B515C6">
        <w:t>. A common limitation of the current strategies for motion management is that they assume a constant, reprod</w:t>
      </w:r>
      <w:r w:rsidR="00567704">
        <w:t xml:space="preserve">ucible respiratory cycle </w:t>
      </w:r>
      <w:r w:rsidR="00567704">
        <w:fldChar w:fldCharType="begin"/>
      </w:r>
      <w:r w:rsidR="00567704">
        <w:instrText>ADDIN RW.CITE{{287 Sawant,Amit 2014}}</w:instrText>
      </w:r>
      <w:r w:rsidR="00567704">
        <w:fldChar w:fldCharType="separate"/>
      </w:r>
      <w:r w:rsidR="007A0963">
        <w:rPr>
          <w:rFonts w:ascii="Calibri" w:hAnsi="Calibri"/>
        </w:rPr>
        <w:t>(27</w:t>
      </w:r>
      <w:r w:rsidR="00082136" w:rsidRPr="00082136">
        <w:rPr>
          <w:rFonts w:ascii="Calibri" w:hAnsi="Calibri"/>
        </w:rPr>
        <w:t>)</w:t>
      </w:r>
      <w:r w:rsidR="00567704">
        <w:fldChar w:fldCharType="end"/>
      </w:r>
      <w:r w:rsidR="00B515C6" w:rsidRPr="00B515C6">
        <w:t>.</w:t>
      </w:r>
      <w:r w:rsidR="003B7F64">
        <w:t xml:space="preserve"> Figure </w:t>
      </w:r>
      <w:r w:rsidR="00E92830">
        <w:t xml:space="preserve">3 </w:t>
      </w:r>
      <w:r w:rsidR="003B7F64">
        <w:t xml:space="preserve">highlights the </w:t>
      </w:r>
      <w:r w:rsidR="00221FF2">
        <w:t xml:space="preserve">possible </w:t>
      </w:r>
      <w:r w:rsidR="003B7F64">
        <w:t xml:space="preserve">change in </w:t>
      </w:r>
      <w:r w:rsidR="006D61F3">
        <w:t xml:space="preserve">position, size and shape of the </w:t>
      </w:r>
      <w:r w:rsidR="00221FF2">
        <w:t xml:space="preserve">tumour over the </w:t>
      </w:r>
      <w:r w:rsidR="003A755E">
        <w:t xml:space="preserve">treatment </w:t>
      </w:r>
      <w:r w:rsidR="00221FF2">
        <w:t xml:space="preserve">course and further supports </w:t>
      </w:r>
      <w:r w:rsidR="003A755E">
        <w:t>the statement that visualising the tumour allows for adaptation to the change in patients’ anatomy.</w:t>
      </w:r>
      <w:r w:rsidR="009502D2">
        <w:t xml:space="preserve"> With </w:t>
      </w:r>
      <w:r w:rsidR="000F7CBC">
        <w:t xml:space="preserve">an MRg-RTS </w:t>
      </w:r>
      <w:r w:rsidR="009177E9">
        <w:t xml:space="preserve">there is the opportunity of more accurate and continuous monitoring of breathing-induced organ motion. This will allow for a reduction in PTV margin and facilitate dynamic tumour tracking and the possibility of optimisation of adaptive therapy strategies due to its superior soft tissue contrast </w:t>
      </w:r>
      <w:r w:rsidR="003C3891">
        <w:fldChar w:fldCharType="begin"/>
      </w:r>
      <w:r w:rsidR="003C3891">
        <w:instrText>ADDIN RW.CITE{{260 Oelfke,U 2015}}</w:instrText>
      </w:r>
      <w:r w:rsidR="003C3891">
        <w:fldChar w:fldCharType="separate"/>
      </w:r>
      <w:r w:rsidR="000F7CBC">
        <w:rPr>
          <w:rFonts w:ascii="Calibri" w:hAnsi="Calibri"/>
        </w:rPr>
        <w:t>(3</w:t>
      </w:r>
      <w:r w:rsidR="00082136" w:rsidRPr="00082136">
        <w:rPr>
          <w:rFonts w:ascii="Calibri" w:hAnsi="Calibri"/>
        </w:rPr>
        <w:t>)</w:t>
      </w:r>
      <w:r w:rsidR="003C3891">
        <w:fldChar w:fldCharType="end"/>
      </w:r>
      <w:r w:rsidR="00B515C6" w:rsidRPr="00B515C6">
        <w:t>.</w:t>
      </w:r>
    </w:p>
    <w:p w14:paraId="0B809306" w14:textId="48BDF70A" w:rsidR="004855F9" w:rsidRDefault="00B515C6" w:rsidP="00B515C6">
      <w:r w:rsidRPr="00B515C6">
        <w:t>For tumours of the prostate gland, intra-fraction</w:t>
      </w:r>
      <w:r w:rsidR="00345D5B">
        <w:t>al</w:t>
      </w:r>
      <w:r w:rsidRPr="00B515C6">
        <w:t xml:space="preserve"> motion appears to be a limiting fact</w:t>
      </w:r>
      <w:r w:rsidR="00E92830">
        <w:t>or when delineating margins</w:t>
      </w:r>
      <w:r w:rsidR="00345D5B">
        <w:t xml:space="preserve">. </w:t>
      </w:r>
      <w:proofErr w:type="spellStart"/>
      <w:r w:rsidR="00345D5B">
        <w:t>Kron</w:t>
      </w:r>
      <w:proofErr w:type="spellEnd"/>
      <w:r w:rsidR="00345D5B">
        <w:t xml:space="preserve"> et al. (28</w:t>
      </w:r>
      <w:r w:rsidRPr="00B515C6">
        <w:t>) showed that  a uniform set of margins for all patients may not be satisfactory when high target doses are to be delivered, thus highlighting the need for more adaptive and personalised treatment that MRI-IGRT has the potential to supp</w:t>
      </w:r>
      <w:r w:rsidR="001509F7">
        <w:t xml:space="preserve">ly. It is also shown that </w:t>
      </w:r>
      <w:r w:rsidRPr="00B515C6">
        <w:t>the prostate can change location in</w:t>
      </w:r>
      <w:r w:rsidR="00422E63">
        <w:t xml:space="preserve"> a relatively small time-frame and is largely influenced by rectal and bladder filling as seen in figure 4</w:t>
      </w:r>
      <w:r w:rsidR="00345D5B">
        <w:t xml:space="preserve"> (19,28,29)</w:t>
      </w:r>
      <w:r w:rsidR="001509F7">
        <w:t>.</w:t>
      </w:r>
      <w:r w:rsidRPr="00B515C6">
        <w:t xml:space="preserve"> </w:t>
      </w:r>
      <w:r w:rsidR="00422E63">
        <w:t>This again supports the statement that accurately seeing the target during treatment allows for adaptation to anatomical changes.</w:t>
      </w:r>
    </w:p>
    <w:p w14:paraId="0B80930A" w14:textId="4572D819" w:rsidR="00521661" w:rsidRDefault="00B515C6" w:rsidP="00B515C6">
      <w:r w:rsidRPr="00B515C6">
        <w:t xml:space="preserve">Similarly, cervical cancer motion during treatment has </w:t>
      </w:r>
      <w:r w:rsidR="005B089B">
        <w:t>been reported to be</w:t>
      </w:r>
      <w:r w:rsidRPr="00B515C6">
        <w:t xml:space="preserve"> considerable</w:t>
      </w:r>
      <w:r w:rsidR="00745F38">
        <w:t>, as much</w:t>
      </w:r>
      <w:r w:rsidR="00567704">
        <w:t xml:space="preserve"> as 1.8cm from baseline </w:t>
      </w:r>
      <w:r w:rsidR="00567704">
        <w:fldChar w:fldCharType="begin"/>
      </w:r>
      <w:r w:rsidR="00567704">
        <w:instrText>ADDIN RW.CITE{{289 Haripotepornkul,NoraH 2011}}</w:instrText>
      </w:r>
      <w:r w:rsidR="00567704">
        <w:fldChar w:fldCharType="separate"/>
      </w:r>
      <w:r w:rsidR="00DB1355">
        <w:rPr>
          <w:rFonts w:ascii="Calibri" w:hAnsi="Calibri"/>
        </w:rPr>
        <w:t>(30</w:t>
      </w:r>
      <w:r w:rsidR="00082136" w:rsidRPr="00082136">
        <w:rPr>
          <w:rFonts w:ascii="Calibri" w:hAnsi="Calibri"/>
        </w:rPr>
        <w:t>)</w:t>
      </w:r>
      <w:r w:rsidR="00567704">
        <w:fldChar w:fldCharType="end"/>
      </w:r>
      <w:r w:rsidR="00567704">
        <w:t xml:space="preserve">, </w:t>
      </w:r>
      <w:r w:rsidRPr="00B515C6">
        <w:t xml:space="preserve">and </w:t>
      </w:r>
      <w:r w:rsidR="00422E63">
        <w:t xml:space="preserve">larger </w:t>
      </w:r>
      <w:r w:rsidRPr="00B515C6">
        <w:t xml:space="preserve">PTV margins </w:t>
      </w:r>
      <w:r w:rsidR="00DB1355">
        <w:t>are needed to</w:t>
      </w:r>
      <w:r w:rsidRPr="00B515C6">
        <w:t xml:space="preserve"> account for this</w:t>
      </w:r>
      <w:r w:rsidR="005F37E0">
        <w:t xml:space="preserve"> </w:t>
      </w:r>
      <w:r w:rsidR="004B5D3F">
        <w:fldChar w:fldCharType="begin"/>
      </w:r>
      <w:r w:rsidR="004B5D3F">
        <w:instrText>ADDIN RW.CITE{{290 Heijkoop,SabrinaT 2015}}</w:instrText>
      </w:r>
      <w:r w:rsidR="004B5D3F">
        <w:fldChar w:fldCharType="separate"/>
      </w:r>
      <w:r w:rsidR="00DB1355">
        <w:rPr>
          <w:rFonts w:ascii="Calibri" w:hAnsi="Calibri"/>
        </w:rPr>
        <w:t>(31</w:t>
      </w:r>
      <w:r w:rsidR="00082136" w:rsidRPr="00082136">
        <w:rPr>
          <w:rFonts w:ascii="Calibri" w:hAnsi="Calibri"/>
        </w:rPr>
        <w:t>)</w:t>
      </w:r>
      <w:r w:rsidR="004B5D3F">
        <w:fldChar w:fldCharType="end"/>
      </w:r>
      <w:r w:rsidR="00422E63">
        <w:t xml:space="preserve">. </w:t>
      </w:r>
      <w:r w:rsidR="004B5D3F" w:rsidRPr="00422E63">
        <w:t>Figure</w:t>
      </w:r>
      <w:r w:rsidR="00E92830" w:rsidRPr="00422E63">
        <w:t xml:space="preserve"> 5</w:t>
      </w:r>
      <w:r w:rsidR="00422E63">
        <w:t xml:space="preserve"> shows the displacement of cervical seeds due to rectal gas</w:t>
      </w:r>
      <w:r w:rsidR="00476064">
        <w:t xml:space="preserve"> </w:t>
      </w:r>
      <w:r w:rsidR="00476064">
        <w:fldChar w:fldCharType="begin"/>
      </w:r>
      <w:r w:rsidR="00476064">
        <w:instrText>ADDIN RW.CITE{{289 Haripotepornkul,NoraH 2011}}</w:instrText>
      </w:r>
      <w:r w:rsidR="00476064">
        <w:fldChar w:fldCharType="separate"/>
      </w:r>
      <w:r w:rsidR="00DB1355">
        <w:rPr>
          <w:rFonts w:ascii="Calibri" w:hAnsi="Calibri"/>
        </w:rPr>
        <w:t>(30</w:t>
      </w:r>
      <w:r w:rsidR="00082136" w:rsidRPr="00082136">
        <w:rPr>
          <w:rFonts w:ascii="Calibri" w:hAnsi="Calibri"/>
        </w:rPr>
        <w:t>)</w:t>
      </w:r>
      <w:r w:rsidR="00476064">
        <w:fldChar w:fldCharType="end"/>
      </w:r>
      <w:r w:rsidR="00422E63">
        <w:t>.</w:t>
      </w:r>
      <w:r w:rsidR="00422E63" w:rsidRPr="00422E63">
        <w:t xml:space="preserve"> </w:t>
      </w:r>
      <w:r w:rsidRPr="00422E63">
        <w:t xml:space="preserve"> </w:t>
      </w:r>
      <w:r w:rsidRPr="00B515C6">
        <w:t xml:space="preserve">However, with </w:t>
      </w:r>
      <w:r w:rsidR="00DB1355">
        <w:t xml:space="preserve">an </w:t>
      </w:r>
      <w:r w:rsidRPr="00B515C6">
        <w:t>MR</w:t>
      </w:r>
      <w:r w:rsidR="00DB1355">
        <w:t>g</w:t>
      </w:r>
      <w:r w:rsidR="0022484A">
        <w:t xml:space="preserve">-RTS, </w:t>
      </w:r>
      <w:r w:rsidRPr="00B515C6">
        <w:t>soft tissue registration</w:t>
      </w:r>
      <w:r w:rsidR="00EE1AA4">
        <w:t xml:space="preserve"> </w:t>
      </w:r>
      <w:r w:rsidR="00476064">
        <w:t>viewing the actual target during treatment</w:t>
      </w:r>
      <w:r w:rsidR="00EE1AA4">
        <w:t xml:space="preserve"> can compensate</w:t>
      </w:r>
      <w:r w:rsidRPr="00B515C6">
        <w:t xml:space="preserve"> for this motion</w:t>
      </w:r>
      <w:r w:rsidR="00422E63">
        <w:t xml:space="preserve">. </w:t>
      </w:r>
      <w:r w:rsidR="00567704">
        <w:fldChar w:fldCharType="begin"/>
      </w:r>
      <w:r w:rsidR="004B5D3F">
        <w:instrText>ADDIN RW.CITE{{288 Chan,Philip 2008; 291 Kerkhof,EllenM 2009}}</w:instrText>
      </w:r>
      <w:r w:rsidR="00567704">
        <w:fldChar w:fldCharType="separate"/>
      </w:r>
      <w:r w:rsidR="00EE1AA4">
        <w:rPr>
          <w:rFonts w:ascii="Calibri" w:hAnsi="Calibri"/>
        </w:rPr>
        <w:t>(32,33</w:t>
      </w:r>
      <w:r w:rsidR="00082136" w:rsidRPr="00082136">
        <w:rPr>
          <w:rFonts w:ascii="Calibri" w:hAnsi="Calibri"/>
        </w:rPr>
        <w:t>)</w:t>
      </w:r>
      <w:r w:rsidR="00567704">
        <w:fldChar w:fldCharType="end"/>
      </w:r>
      <w:r w:rsidR="004B5D3F">
        <w:t xml:space="preserve"> </w:t>
      </w:r>
      <w:r w:rsidR="004B5D3F" w:rsidRPr="00262F39">
        <w:rPr>
          <w:i/>
        </w:rPr>
        <w:t>(Figure</w:t>
      </w:r>
      <w:r w:rsidR="00E92830" w:rsidRPr="00262F39">
        <w:rPr>
          <w:i/>
        </w:rPr>
        <w:t xml:space="preserve"> 6</w:t>
      </w:r>
      <w:r w:rsidR="004B5D3F" w:rsidRPr="00262F39">
        <w:rPr>
          <w:i/>
        </w:rPr>
        <w:t>)</w:t>
      </w:r>
      <w:r w:rsidR="00521661" w:rsidRPr="00262F39">
        <w:rPr>
          <w:i/>
        </w:rPr>
        <w:t>.</w:t>
      </w:r>
    </w:p>
    <w:p w14:paraId="0B809329" w14:textId="20691B4C" w:rsidR="00521661" w:rsidRDefault="00DC7140" w:rsidP="00B515C6">
      <w:r>
        <w:t xml:space="preserve">Head and neck </w:t>
      </w:r>
      <w:r w:rsidR="00B515C6" w:rsidRPr="00B515C6">
        <w:t>t</w:t>
      </w:r>
      <w:r w:rsidR="002F4E9E">
        <w:t xml:space="preserve">umours have a real potential benefit from </w:t>
      </w:r>
      <w:r w:rsidR="00476064">
        <w:t xml:space="preserve">viewing the actual target during radiation delivery. </w:t>
      </w:r>
      <w:r w:rsidR="002F4E9E">
        <w:t xml:space="preserve">Although they do not </w:t>
      </w:r>
      <w:r>
        <w:t xml:space="preserve">suffer </w:t>
      </w:r>
      <w:r w:rsidR="002F4E9E">
        <w:t>significantly from internal motion</w:t>
      </w:r>
      <w:r w:rsidR="003B7F64">
        <w:t xml:space="preserve"> </w:t>
      </w:r>
      <w:r w:rsidR="003B7F64">
        <w:fldChar w:fldCharType="begin"/>
      </w:r>
      <w:r w:rsidR="003B7F64">
        <w:instrText>ADDIN RW.CITE{{296 Hoskin,PeterJ 2008}}</w:instrText>
      </w:r>
      <w:r w:rsidR="003B7F64">
        <w:fldChar w:fldCharType="separate"/>
      </w:r>
      <w:r w:rsidR="007D4FD8">
        <w:rPr>
          <w:rFonts w:ascii="Calibri" w:hAnsi="Calibri"/>
        </w:rPr>
        <w:t>(14,15</w:t>
      </w:r>
      <w:r w:rsidR="00082136" w:rsidRPr="00082136">
        <w:rPr>
          <w:rFonts w:ascii="Calibri" w:hAnsi="Calibri"/>
        </w:rPr>
        <w:t>)</w:t>
      </w:r>
      <w:r w:rsidR="003B7F64">
        <w:fldChar w:fldCharType="end"/>
      </w:r>
      <w:r>
        <w:t>, it has been r</w:t>
      </w:r>
      <w:r w:rsidR="00B515C6" w:rsidRPr="00B515C6">
        <w:t>ecognized that patients receiving radiotherapy to the head and neck often undergo anatomical changes including tum</w:t>
      </w:r>
      <w:r w:rsidR="007D4FD8">
        <w:t xml:space="preserve">our shrinkage, weight loss, </w:t>
      </w:r>
      <w:r w:rsidR="00B515C6" w:rsidRPr="00B515C6">
        <w:t>post-operative changes or oedema</w:t>
      </w:r>
      <w:r w:rsidR="00685D9C">
        <w:t xml:space="preserve"> </w:t>
      </w:r>
      <w:r w:rsidR="00685D9C">
        <w:fldChar w:fldCharType="begin"/>
      </w:r>
      <w:r w:rsidR="00685D9C">
        <w:instrText>ADDIN RW.CITE{{292 Bhandari,Virendra 2014}}</w:instrText>
      </w:r>
      <w:r w:rsidR="00685D9C">
        <w:fldChar w:fldCharType="separate"/>
      </w:r>
      <w:r w:rsidR="007D4FD8">
        <w:rPr>
          <w:rFonts w:ascii="Calibri" w:hAnsi="Calibri"/>
        </w:rPr>
        <w:t>(34</w:t>
      </w:r>
      <w:r w:rsidR="00082136" w:rsidRPr="00082136">
        <w:rPr>
          <w:rFonts w:ascii="Calibri" w:hAnsi="Calibri"/>
        </w:rPr>
        <w:t>)</w:t>
      </w:r>
      <w:r w:rsidR="00685D9C">
        <w:fldChar w:fldCharType="end"/>
      </w:r>
      <w:r>
        <w:t xml:space="preserve"> (</w:t>
      </w:r>
      <w:r>
        <w:rPr>
          <w:i/>
        </w:rPr>
        <w:t xml:space="preserve">Figure </w:t>
      </w:r>
      <w:r w:rsidR="00E92830">
        <w:rPr>
          <w:i/>
        </w:rPr>
        <w:t>7</w:t>
      </w:r>
      <w:r>
        <w:rPr>
          <w:i/>
        </w:rPr>
        <w:t>)</w:t>
      </w:r>
      <w:r w:rsidR="00B515C6" w:rsidRPr="00B515C6">
        <w:t xml:space="preserve">. </w:t>
      </w:r>
      <w:r w:rsidR="007D4FD8">
        <w:lastRenderedPageBreak/>
        <w:t xml:space="preserve">Being able to visualise the target and adapt the treatment </w:t>
      </w:r>
      <w:r w:rsidR="003A755E">
        <w:t>to the</w:t>
      </w:r>
      <w:r w:rsidR="007D4FD8">
        <w:t>se</w:t>
      </w:r>
      <w:r w:rsidR="003A755E">
        <w:t xml:space="preserve"> an</w:t>
      </w:r>
      <w:r w:rsidR="00CF3F6B">
        <w:t xml:space="preserve">atomical changes allows for </w:t>
      </w:r>
      <w:r w:rsidR="003A755E">
        <w:t>dose optimisation and avoids unintentional dose to nearby critical structures</w:t>
      </w:r>
      <w:r w:rsidR="006D61F3">
        <w:t xml:space="preserve"> </w:t>
      </w:r>
      <w:r w:rsidR="006D61F3">
        <w:fldChar w:fldCharType="begin"/>
      </w:r>
      <w:r w:rsidR="006D61F3">
        <w:instrText>ADDIN RW.CITE{{273 Lagendijk,JanJW 2014}}</w:instrText>
      </w:r>
      <w:r w:rsidR="006D61F3">
        <w:fldChar w:fldCharType="separate"/>
      </w:r>
      <w:r w:rsidR="00CF3F6B">
        <w:rPr>
          <w:rFonts w:ascii="Calibri" w:hAnsi="Calibri"/>
        </w:rPr>
        <w:t>(11</w:t>
      </w:r>
      <w:r w:rsidR="006D61F3" w:rsidRPr="006D61F3">
        <w:rPr>
          <w:rFonts w:ascii="Calibri" w:hAnsi="Calibri"/>
        </w:rPr>
        <w:t>)</w:t>
      </w:r>
      <w:r w:rsidR="006D61F3">
        <w:fldChar w:fldCharType="end"/>
      </w:r>
      <w:r w:rsidR="003A755E">
        <w:t xml:space="preserve">. </w:t>
      </w:r>
    </w:p>
    <w:p w14:paraId="0B80932C" w14:textId="61D916C4" w:rsidR="00B515C6" w:rsidRPr="00B515C6" w:rsidRDefault="005611DD" w:rsidP="00B515C6">
      <w:r>
        <w:t>Changes in the patients</w:t>
      </w:r>
      <w:r w:rsidR="002226CD">
        <w:t>’</w:t>
      </w:r>
      <w:r>
        <w:t xml:space="preserve"> anatomy doesn’t just include motio</w:t>
      </w:r>
      <w:r w:rsidR="00805FE0">
        <w:t xml:space="preserve">n but also changes in </w:t>
      </w:r>
      <w:r w:rsidR="00805FE0" w:rsidRPr="00805FE0">
        <w:t xml:space="preserve">the target and </w:t>
      </w:r>
      <w:r w:rsidR="00805FE0">
        <w:t xml:space="preserve">OAR </w:t>
      </w:r>
      <w:r w:rsidR="00805FE0" w:rsidRPr="00805FE0">
        <w:t>anatomy deformations that occur</w:t>
      </w:r>
      <w:r>
        <w:t xml:space="preserve"> </w:t>
      </w:r>
      <w:r w:rsidR="003A755E">
        <w:t>as seen in figure</w:t>
      </w:r>
      <w:r w:rsidR="00476064">
        <w:t xml:space="preserve"> 7</w:t>
      </w:r>
      <w:r w:rsidR="00805FE0">
        <w:t xml:space="preserve"> </w:t>
      </w:r>
      <w:r w:rsidR="00805FE0">
        <w:fldChar w:fldCharType="begin"/>
      </w:r>
      <w:r w:rsidR="00805FE0">
        <w:instrText>ADDIN RW.CITE{{301 Kontaxis,C 2015}}</w:instrText>
      </w:r>
      <w:r w:rsidR="00805FE0">
        <w:fldChar w:fldCharType="separate"/>
      </w:r>
      <w:r w:rsidR="00F148FD">
        <w:rPr>
          <w:rFonts w:ascii="Calibri" w:hAnsi="Calibri"/>
        </w:rPr>
        <w:t>(18</w:t>
      </w:r>
      <w:r w:rsidR="00745F38">
        <w:rPr>
          <w:rFonts w:ascii="Calibri" w:hAnsi="Calibri"/>
        </w:rPr>
        <w:t>,34</w:t>
      </w:r>
      <w:r w:rsidR="00082136" w:rsidRPr="00082136">
        <w:rPr>
          <w:rFonts w:ascii="Calibri" w:hAnsi="Calibri"/>
        </w:rPr>
        <w:t>)</w:t>
      </w:r>
      <w:r w:rsidR="00805FE0">
        <w:fldChar w:fldCharType="end"/>
      </w:r>
      <w:r>
        <w:t>.</w:t>
      </w:r>
      <w:r w:rsidR="00805FE0" w:rsidRPr="00805FE0">
        <w:t xml:space="preserve"> </w:t>
      </w:r>
      <w:r w:rsidR="005E0D9F">
        <w:t xml:space="preserve">Evidence supports the </w:t>
      </w:r>
      <w:r w:rsidR="00F148FD">
        <w:t xml:space="preserve">above </w:t>
      </w:r>
      <w:r w:rsidR="00981679" w:rsidRPr="00981679">
        <w:t xml:space="preserve">statement that by seeing what to treat, at the time of treatment, gives a wide possibility of therapeutic advances that are not present with current IGRT methods </w:t>
      </w:r>
      <w:r w:rsidR="00981679" w:rsidRPr="00981679">
        <w:fldChar w:fldCharType="begin"/>
      </w:r>
      <w:r w:rsidR="00981679" w:rsidRPr="00981679">
        <w:instrText>ADDIN RW.CITE{{260 Oelfke,U 2015}}</w:instrText>
      </w:r>
      <w:r w:rsidR="00981679" w:rsidRPr="00981679">
        <w:fldChar w:fldCharType="separate"/>
      </w:r>
      <w:r w:rsidR="00F148FD">
        <w:t>(3</w:t>
      </w:r>
      <w:r w:rsidR="00082136" w:rsidRPr="00082136">
        <w:t>)</w:t>
      </w:r>
      <w:r w:rsidR="00981679" w:rsidRPr="00981679">
        <w:fldChar w:fldCharType="end"/>
      </w:r>
      <w:r w:rsidR="00981679" w:rsidRPr="00981679">
        <w:t xml:space="preserve">. Adapting the treatment in real-time, enables </w:t>
      </w:r>
      <w:r w:rsidR="00433345">
        <w:t xml:space="preserve">a safe escalation of dose </w:t>
      </w:r>
      <w:r w:rsidR="00981679" w:rsidRPr="00981679">
        <w:t>to the tumour, facilitat</w:t>
      </w:r>
      <w:r w:rsidR="005F37E0">
        <w:t>ing hypofractionation and improving</w:t>
      </w:r>
      <w:r w:rsidR="00981679" w:rsidRPr="00981679">
        <w:t xml:space="preserve"> dose sparing of radio-sensitive organs for a number of treatment sites</w:t>
      </w:r>
      <w:r w:rsidR="006D61F3">
        <w:t xml:space="preserve"> </w:t>
      </w:r>
      <w:r w:rsidR="006D61F3">
        <w:fldChar w:fldCharType="begin"/>
      </w:r>
      <w:r w:rsidR="006D61F3">
        <w:instrText>ADDIN RW.CITE{{260 Oelfke,U 2015; 279 DeLosSantos,Jennifer 2013}}</w:instrText>
      </w:r>
      <w:r w:rsidR="006D61F3">
        <w:fldChar w:fldCharType="separate"/>
      </w:r>
      <w:r w:rsidR="00433345">
        <w:rPr>
          <w:rFonts w:ascii="Calibri" w:hAnsi="Calibri"/>
        </w:rPr>
        <w:t>(3,4</w:t>
      </w:r>
      <w:r w:rsidR="006D61F3" w:rsidRPr="006D61F3">
        <w:rPr>
          <w:rFonts w:ascii="Calibri" w:hAnsi="Calibri"/>
        </w:rPr>
        <w:t>)</w:t>
      </w:r>
      <w:r w:rsidR="006D61F3">
        <w:fldChar w:fldCharType="end"/>
      </w:r>
      <w:r w:rsidR="00BF3C4C">
        <w:t xml:space="preserve">. The </w:t>
      </w:r>
      <w:r w:rsidR="00981679" w:rsidRPr="00981679">
        <w:t>ability to view func</w:t>
      </w:r>
      <w:r w:rsidR="00BF3C4C">
        <w:t xml:space="preserve">tional information with </w:t>
      </w:r>
      <w:proofErr w:type="spellStart"/>
      <w:r w:rsidR="00BF3C4C">
        <w:t>MRguided</w:t>
      </w:r>
      <w:proofErr w:type="spellEnd"/>
      <w:r w:rsidR="00BF3C4C">
        <w:t xml:space="preserve"> IGRT</w:t>
      </w:r>
      <w:r w:rsidR="00981679" w:rsidRPr="00981679">
        <w:t xml:space="preserve">, as well as being able to target dominant tumour lesions </w:t>
      </w:r>
      <w:r w:rsidR="00A77FDD">
        <w:t xml:space="preserve">during radiation delivery </w:t>
      </w:r>
      <w:r w:rsidR="00981679" w:rsidRPr="00981679">
        <w:t>specifical</w:t>
      </w:r>
      <w:r w:rsidR="00BF3C4C">
        <w:t xml:space="preserve">ly for dose-escalation, enables </w:t>
      </w:r>
      <w:r w:rsidR="00981679" w:rsidRPr="00981679">
        <w:t xml:space="preserve">the development of </w:t>
      </w:r>
      <w:r w:rsidR="007665CF">
        <w:t xml:space="preserve">safer and more accurate </w:t>
      </w:r>
      <w:r w:rsidR="00981679" w:rsidRPr="00981679">
        <w:t xml:space="preserve">dose-painting strategies </w:t>
      </w:r>
      <w:r w:rsidR="00981679" w:rsidRPr="00981679">
        <w:fldChar w:fldCharType="begin"/>
      </w:r>
      <w:r w:rsidR="00981679" w:rsidRPr="00981679">
        <w:instrText>ADDIN RW.CITE{{260 Oelfke,U 2015}}</w:instrText>
      </w:r>
      <w:r w:rsidR="00981679" w:rsidRPr="00981679">
        <w:fldChar w:fldCharType="separate"/>
      </w:r>
      <w:r w:rsidR="007665CF">
        <w:t>(3</w:t>
      </w:r>
      <w:r w:rsidR="00082136" w:rsidRPr="00082136">
        <w:t>)</w:t>
      </w:r>
      <w:r w:rsidR="00981679" w:rsidRPr="00981679">
        <w:fldChar w:fldCharType="end"/>
      </w:r>
      <w:r w:rsidR="00981679" w:rsidRPr="00981679">
        <w:t xml:space="preserve">. There is also the prospect that it will be capable of assessing and predicting the treatment response of the individual patient to radiation therapy at an early time point during the course of treatment </w:t>
      </w:r>
      <w:r w:rsidR="00981679" w:rsidRPr="00981679">
        <w:fldChar w:fldCharType="begin"/>
      </w:r>
      <w:r w:rsidR="00981679" w:rsidRPr="00981679">
        <w:instrText>ADDIN RW.CITE{{260 Oelfke,U 2015; 262 Bostel,T. 2014}}</w:instrText>
      </w:r>
      <w:r w:rsidR="00981679" w:rsidRPr="00981679">
        <w:fldChar w:fldCharType="separate"/>
      </w:r>
      <w:r w:rsidR="00825833">
        <w:t>(3,16</w:t>
      </w:r>
      <w:r w:rsidR="00082136" w:rsidRPr="00082136">
        <w:t>)</w:t>
      </w:r>
      <w:r w:rsidR="00981679" w:rsidRPr="00981679">
        <w:fldChar w:fldCharType="end"/>
      </w:r>
      <w:r w:rsidR="003B7F64">
        <w:t xml:space="preserve"> </w:t>
      </w:r>
      <w:r w:rsidR="00981679" w:rsidRPr="00981679">
        <w:t>. This would make it possible to develop more adaptive and personalised treatment – for example, by identifying patients with highly hypoxic tumours that might benefit from hypoxic cell sensitizers or the most</w:t>
      </w:r>
      <w:r w:rsidR="003A755E" w:rsidRPr="003A755E">
        <w:t xml:space="preserve"> pre</w:t>
      </w:r>
      <w:r w:rsidR="00D1092A">
        <w:t>-</w:t>
      </w:r>
      <w:r w:rsidR="003A755E" w:rsidRPr="003A755E">
        <w:t>metastatic</w:t>
      </w:r>
      <w:r w:rsidR="003A755E">
        <w:t xml:space="preserve"> or</w:t>
      </w:r>
      <w:r w:rsidR="00981679" w:rsidRPr="00981679">
        <w:t xml:space="preserve"> radioresistan</w:t>
      </w:r>
      <w:r w:rsidR="003A755E">
        <w:t xml:space="preserve">t </w:t>
      </w:r>
      <w:r w:rsidR="00981679" w:rsidRPr="00981679">
        <w:t xml:space="preserve">regions of the tumour can be targeted with extra radiation dose and the more sensitive normal tissues can be optimally spared </w:t>
      </w:r>
      <w:r w:rsidR="00981679" w:rsidRPr="00981679">
        <w:fldChar w:fldCharType="begin"/>
      </w:r>
      <w:r w:rsidR="00981679" w:rsidRPr="00981679">
        <w:instrText>ADDIN RW.CITE{{260 Oelfke,U 2015; 285 Keall,PaulJ 2014}}</w:instrText>
      </w:r>
      <w:r w:rsidR="00981679" w:rsidRPr="00981679">
        <w:fldChar w:fldCharType="separate"/>
      </w:r>
      <w:r w:rsidR="00825833">
        <w:t>(3,35</w:t>
      </w:r>
      <w:r w:rsidR="00082136" w:rsidRPr="00082136">
        <w:t>)</w:t>
      </w:r>
      <w:r w:rsidR="00981679" w:rsidRPr="00981679">
        <w:fldChar w:fldCharType="end"/>
      </w:r>
      <w:r w:rsidR="00981679" w:rsidRPr="00981679">
        <w:t xml:space="preserve">. </w:t>
      </w:r>
    </w:p>
    <w:p w14:paraId="0B80932D" w14:textId="77777777" w:rsidR="007B424F" w:rsidRDefault="007B424F" w:rsidP="00B515C6">
      <w:pPr>
        <w:rPr>
          <w:b/>
        </w:rPr>
      </w:pPr>
    </w:p>
    <w:p w14:paraId="0B80932E" w14:textId="77777777" w:rsidR="00D1092A" w:rsidRPr="00D1092A" w:rsidRDefault="00D1092A" w:rsidP="00B515C6">
      <w:pPr>
        <w:rPr>
          <w:b/>
        </w:rPr>
      </w:pPr>
      <w:r>
        <w:rPr>
          <w:b/>
        </w:rPr>
        <w:t>Limitations</w:t>
      </w:r>
    </w:p>
    <w:p w14:paraId="0B809330" w14:textId="10DBB228" w:rsidR="00E92830" w:rsidRPr="00B515C6" w:rsidRDefault="00B515C6" w:rsidP="00B515C6">
      <w:r w:rsidRPr="00B515C6">
        <w:t>However,</w:t>
      </w:r>
      <w:r w:rsidR="00E92830">
        <w:t xml:space="preserve"> even if the </w:t>
      </w:r>
      <w:r w:rsidR="00D1092A">
        <w:t xml:space="preserve">scientific </w:t>
      </w:r>
      <w:r w:rsidR="00E92830">
        <w:t xml:space="preserve">evidence is </w:t>
      </w:r>
      <w:r w:rsidR="00D1092A">
        <w:t xml:space="preserve">largely </w:t>
      </w:r>
      <w:r w:rsidR="003D3B49">
        <w:t>in support of this</w:t>
      </w:r>
      <w:r w:rsidR="00E92830">
        <w:t xml:space="preserve"> statement,</w:t>
      </w:r>
      <w:r w:rsidR="00A77FDD">
        <w:t xml:space="preserve"> it is also important to note the </w:t>
      </w:r>
      <w:r w:rsidR="00825833">
        <w:t>MRg-RTS</w:t>
      </w:r>
      <w:r w:rsidR="002B0167">
        <w:t xml:space="preserve"> </w:t>
      </w:r>
      <w:r w:rsidR="00A77FDD">
        <w:t>is no</w:t>
      </w:r>
      <w:r w:rsidRPr="00B515C6">
        <w:t>t free from limitations either. It isn’t suitable</w:t>
      </w:r>
      <w:r w:rsidR="00A77FDD">
        <w:t xml:space="preserve"> for patients containing ferro</w:t>
      </w:r>
      <w:r w:rsidR="00E92830">
        <w:t xml:space="preserve">magnetic </w:t>
      </w:r>
      <w:r w:rsidRPr="00B515C6">
        <w:t>m</w:t>
      </w:r>
      <w:r w:rsidR="00E92830">
        <w:t xml:space="preserve">aterial </w:t>
      </w:r>
      <w:r w:rsidR="003A755E">
        <w:t xml:space="preserve">such as </w:t>
      </w:r>
      <w:r w:rsidR="00A77FDD">
        <w:t xml:space="preserve">some </w:t>
      </w:r>
      <w:r w:rsidR="00745F38">
        <w:t>pacemakers. Additionally</w:t>
      </w:r>
      <w:r w:rsidR="003A755E">
        <w:t>, as table 1 shows</w:t>
      </w:r>
      <w:r w:rsidR="00476064">
        <w:t>,</w:t>
      </w:r>
      <w:r w:rsidR="003A755E">
        <w:t xml:space="preserve"> MRI has been associated with having</w:t>
      </w:r>
      <w:r w:rsidR="00745F38">
        <w:t xml:space="preserve"> inferior geometric accuracy tha</w:t>
      </w:r>
      <w:r w:rsidR="003A755E">
        <w:t>n CBCT which will have to be improved for radiotherapy purposes</w:t>
      </w:r>
      <w:r w:rsidR="00CA3CD7">
        <w:t xml:space="preserve">. </w:t>
      </w:r>
      <w:r w:rsidR="00A70F13">
        <w:fldChar w:fldCharType="begin"/>
      </w:r>
      <w:r w:rsidR="00A70F13">
        <w:instrText>ADDIN RW.CITE{{279 DeLosSantos,Jennifer 2013; 284 Crijns,SPM 2013}}</w:instrText>
      </w:r>
      <w:r w:rsidR="00A70F13">
        <w:fldChar w:fldCharType="separate"/>
      </w:r>
      <w:r w:rsidR="002B0167">
        <w:rPr>
          <w:rFonts w:ascii="Calibri" w:hAnsi="Calibri"/>
        </w:rPr>
        <w:t>(4</w:t>
      </w:r>
      <w:r w:rsidR="006A3EE2">
        <w:rPr>
          <w:rFonts w:ascii="Calibri" w:hAnsi="Calibri"/>
        </w:rPr>
        <w:t>, 24</w:t>
      </w:r>
      <w:r w:rsidR="00082136" w:rsidRPr="00082136">
        <w:rPr>
          <w:rFonts w:ascii="Calibri" w:hAnsi="Calibri"/>
        </w:rPr>
        <w:t>)</w:t>
      </w:r>
      <w:r w:rsidR="00A70F13">
        <w:fldChar w:fldCharType="end"/>
      </w:r>
      <w:r w:rsidRPr="00B515C6">
        <w:t xml:space="preserve">. </w:t>
      </w:r>
    </w:p>
    <w:p w14:paraId="0B80934B" w14:textId="7DBE14C4" w:rsidR="00F11683" w:rsidRDefault="00A77FDD" w:rsidP="00743589">
      <w:pPr>
        <w:pStyle w:val="NormalWeb"/>
        <w:spacing w:line="276" w:lineRule="auto"/>
        <w:rPr>
          <w:rFonts w:asciiTheme="minorHAnsi" w:hAnsiTheme="minorHAnsi"/>
          <w:sz w:val="22"/>
          <w:szCs w:val="22"/>
        </w:rPr>
      </w:pPr>
      <w:r>
        <w:rPr>
          <w:rFonts w:asciiTheme="minorHAnsi" w:eastAsiaTheme="minorHAnsi" w:hAnsiTheme="minorHAnsi" w:cstheme="minorBidi"/>
          <w:sz w:val="22"/>
          <w:szCs w:val="22"/>
          <w:lang w:eastAsia="en-US"/>
        </w:rPr>
        <w:t xml:space="preserve">Furthermore, </w:t>
      </w:r>
      <w:r w:rsidR="00E56BB4">
        <w:rPr>
          <w:rFonts w:asciiTheme="minorHAnsi" w:eastAsiaTheme="minorHAnsi" w:hAnsiTheme="minorHAnsi" w:cstheme="minorBidi"/>
          <w:sz w:val="22"/>
          <w:szCs w:val="22"/>
          <w:lang w:eastAsia="en-US"/>
        </w:rPr>
        <w:t xml:space="preserve">x-ray </w:t>
      </w:r>
      <w:r w:rsidR="00D1092A">
        <w:rPr>
          <w:rFonts w:asciiTheme="minorHAnsi" w:eastAsiaTheme="minorHAnsi" w:hAnsiTheme="minorHAnsi" w:cstheme="minorBidi"/>
          <w:sz w:val="22"/>
          <w:szCs w:val="22"/>
          <w:lang w:eastAsia="en-US"/>
        </w:rPr>
        <w:t>output calibration, overall c</w:t>
      </w:r>
      <w:r w:rsidR="000073B3" w:rsidRPr="00615C99">
        <w:rPr>
          <w:rFonts w:asciiTheme="minorHAnsi" w:hAnsiTheme="minorHAnsi"/>
          <w:sz w:val="22"/>
          <w:szCs w:val="22"/>
        </w:rPr>
        <w:t>ost,</w:t>
      </w:r>
      <w:r w:rsidR="001509F7" w:rsidRPr="00615C99">
        <w:rPr>
          <w:rFonts w:asciiTheme="minorHAnsi" w:hAnsiTheme="minorHAnsi"/>
          <w:sz w:val="22"/>
          <w:szCs w:val="22"/>
        </w:rPr>
        <w:t xml:space="preserve"> </w:t>
      </w:r>
      <w:r w:rsidR="00D1092A">
        <w:rPr>
          <w:rFonts w:asciiTheme="minorHAnsi" w:hAnsiTheme="minorHAnsi"/>
          <w:sz w:val="22"/>
          <w:szCs w:val="22"/>
        </w:rPr>
        <w:t xml:space="preserve">the effects of </w:t>
      </w:r>
      <w:r w:rsidR="001509F7" w:rsidRPr="00615C99">
        <w:rPr>
          <w:rFonts w:asciiTheme="minorHAnsi" w:hAnsiTheme="minorHAnsi"/>
          <w:sz w:val="22"/>
          <w:szCs w:val="22"/>
        </w:rPr>
        <w:t>motion artefacts,</w:t>
      </w:r>
      <w:r w:rsidR="000073B3" w:rsidRPr="00615C99">
        <w:rPr>
          <w:rFonts w:asciiTheme="minorHAnsi" w:hAnsiTheme="minorHAnsi"/>
          <w:sz w:val="22"/>
          <w:szCs w:val="22"/>
        </w:rPr>
        <w:t xml:space="preserve"> dose computation</w:t>
      </w:r>
      <w:r w:rsidR="00D1092A">
        <w:rPr>
          <w:rFonts w:asciiTheme="minorHAnsi" w:hAnsiTheme="minorHAnsi"/>
          <w:sz w:val="22"/>
          <w:szCs w:val="22"/>
        </w:rPr>
        <w:t xml:space="preserve"> in the presence of MR fields</w:t>
      </w:r>
      <w:r w:rsidR="000073B3" w:rsidRPr="00615C99">
        <w:rPr>
          <w:rFonts w:asciiTheme="minorHAnsi" w:hAnsiTheme="minorHAnsi"/>
          <w:sz w:val="22"/>
          <w:szCs w:val="22"/>
        </w:rPr>
        <w:t xml:space="preserve">, electron density information, </w:t>
      </w:r>
      <w:r w:rsidR="00D1092A">
        <w:rPr>
          <w:rFonts w:asciiTheme="minorHAnsi" w:hAnsiTheme="minorHAnsi"/>
          <w:sz w:val="22"/>
          <w:szCs w:val="22"/>
        </w:rPr>
        <w:t xml:space="preserve">MR image </w:t>
      </w:r>
      <w:r w:rsidR="000073B3" w:rsidRPr="00615C99">
        <w:rPr>
          <w:rFonts w:asciiTheme="minorHAnsi" w:hAnsiTheme="minorHAnsi"/>
          <w:sz w:val="22"/>
          <w:szCs w:val="22"/>
        </w:rPr>
        <w:t xml:space="preserve">distortion and magnetic interference </w:t>
      </w:r>
      <w:r w:rsidR="00D1092A">
        <w:rPr>
          <w:rFonts w:asciiTheme="minorHAnsi" w:hAnsiTheme="minorHAnsi"/>
          <w:sz w:val="22"/>
          <w:szCs w:val="22"/>
        </w:rPr>
        <w:t xml:space="preserve">are all aspects which have an impact on the quality of treatment and </w:t>
      </w:r>
      <w:r w:rsidR="00745F38">
        <w:rPr>
          <w:rFonts w:asciiTheme="minorHAnsi" w:hAnsiTheme="minorHAnsi"/>
          <w:sz w:val="22"/>
          <w:szCs w:val="22"/>
        </w:rPr>
        <w:t xml:space="preserve">must </w:t>
      </w:r>
      <w:r w:rsidR="000073B3" w:rsidRPr="00615C99">
        <w:rPr>
          <w:rFonts w:asciiTheme="minorHAnsi" w:hAnsiTheme="minorHAnsi"/>
          <w:sz w:val="22"/>
          <w:szCs w:val="22"/>
        </w:rPr>
        <w:t xml:space="preserve">be </w:t>
      </w:r>
      <w:r w:rsidR="00745F38">
        <w:rPr>
          <w:rFonts w:asciiTheme="minorHAnsi" w:hAnsiTheme="minorHAnsi"/>
          <w:sz w:val="22"/>
          <w:szCs w:val="22"/>
        </w:rPr>
        <w:t xml:space="preserve">carefully </w:t>
      </w:r>
      <w:r w:rsidR="000073B3" w:rsidRPr="00615C99">
        <w:rPr>
          <w:rFonts w:asciiTheme="minorHAnsi" w:hAnsiTheme="minorHAnsi"/>
          <w:sz w:val="22"/>
          <w:szCs w:val="22"/>
        </w:rPr>
        <w:t>considered</w:t>
      </w:r>
      <w:r w:rsidR="00615C99" w:rsidRPr="00615C99">
        <w:rPr>
          <w:rFonts w:asciiTheme="minorHAnsi" w:hAnsiTheme="minorHAnsi"/>
          <w:sz w:val="22"/>
          <w:szCs w:val="22"/>
        </w:rPr>
        <w:t xml:space="preserve"> </w:t>
      </w:r>
      <w:r w:rsidR="00615C99" w:rsidRPr="00615C99">
        <w:rPr>
          <w:rFonts w:asciiTheme="minorHAnsi" w:hAnsiTheme="minorHAnsi"/>
          <w:sz w:val="22"/>
          <w:szCs w:val="22"/>
        </w:rPr>
        <w:fldChar w:fldCharType="begin"/>
      </w:r>
      <w:r w:rsidR="00615C99" w:rsidRPr="00615C99">
        <w:rPr>
          <w:rFonts w:asciiTheme="minorHAnsi" w:hAnsiTheme="minorHAnsi"/>
          <w:sz w:val="22"/>
          <w:szCs w:val="22"/>
        </w:rPr>
        <w:instrText>ADDIN RW.CITE{{302 Crijns,SPM 2012; 284 Crijns,SPM 2013}}</w:instrText>
      </w:r>
      <w:r w:rsidR="00615C99" w:rsidRPr="00615C99">
        <w:rPr>
          <w:rFonts w:asciiTheme="minorHAnsi" w:hAnsiTheme="minorHAnsi"/>
          <w:sz w:val="22"/>
          <w:szCs w:val="22"/>
        </w:rPr>
        <w:fldChar w:fldCharType="separate"/>
      </w:r>
      <w:r w:rsidR="00E56BB4">
        <w:rPr>
          <w:rFonts w:ascii="Calibri" w:hAnsi="Calibri"/>
          <w:sz w:val="22"/>
          <w:szCs w:val="22"/>
        </w:rPr>
        <w:t>(24,36</w:t>
      </w:r>
      <w:r w:rsidR="00082136" w:rsidRPr="00082136">
        <w:rPr>
          <w:rFonts w:ascii="Calibri" w:hAnsi="Calibri"/>
          <w:sz w:val="22"/>
          <w:szCs w:val="22"/>
        </w:rPr>
        <w:t>)</w:t>
      </w:r>
      <w:r w:rsidR="00615C99" w:rsidRPr="00615C99">
        <w:rPr>
          <w:rFonts w:asciiTheme="minorHAnsi" w:hAnsiTheme="minorHAnsi"/>
          <w:sz w:val="22"/>
          <w:szCs w:val="22"/>
        </w:rPr>
        <w:fldChar w:fldCharType="end"/>
      </w:r>
      <w:r w:rsidR="003A755E" w:rsidRPr="00615C99">
        <w:rPr>
          <w:rFonts w:asciiTheme="minorHAnsi" w:hAnsiTheme="minorHAnsi"/>
          <w:sz w:val="22"/>
          <w:szCs w:val="22"/>
        </w:rPr>
        <w:t xml:space="preserve">. </w:t>
      </w:r>
    </w:p>
    <w:p w14:paraId="16CBFB09" w14:textId="77777777" w:rsidR="00CF2B95" w:rsidRDefault="00CF2B95" w:rsidP="00743589">
      <w:pPr>
        <w:pStyle w:val="NormalWeb"/>
        <w:spacing w:line="276" w:lineRule="auto"/>
        <w:rPr>
          <w:rFonts w:asciiTheme="minorHAnsi" w:hAnsiTheme="minorHAnsi"/>
          <w:sz w:val="22"/>
          <w:szCs w:val="22"/>
        </w:rPr>
      </w:pPr>
    </w:p>
    <w:p w14:paraId="0B80934D" w14:textId="1B395575" w:rsidR="00F11683" w:rsidRPr="00D1092A" w:rsidRDefault="00F11683" w:rsidP="00743589">
      <w:pPr>
        <w:pStyle w:val="NormalWeb"/>
        <w:spacing w:line="276" w:lineRule="auto"/>
        <w:rPr>
          <w:rFonts w:asciiTheme="minorHAnsi" w:hAnsiTheme="minorHAnsi"/>
          <w:b/>
          <w:sz w:val="22"/>
          <w:szCs w:val="22"/>
        </w:rPr>
      </w:pPr>
      <w:r w:rsidRPr="00D1092A">
        <w:rPr>
          <w:rFonts w:asciiTheme="minorHAnsi" w:hAnsiTheme="minorHAnsi"/>
          <w:b/>
          <w:sz w:val="22"/>
          <w:szCs w:val="22"/>
        </w:rPr>
        <w:t>Conclusion</w:t>
      </w:r>
      <w:r w:rsidR="00E73BF5">
        <w:rPr>
          <w:rFonts w:asciiTheme="minorHAnsi" w:hAnsiTheme="minorHAnsi"/>
          <w:b/>
          <w:sz w:val="22"/>
          <w:szCs w:val="22"/>
        </w:rPr>
        <w:t>s</w:t>
      </w:r>
      <w:r w:rsidRPr="00D1092A">
        <w:rPr>
          <w:rFonts w:asciiTheme="minorHAnsi" w:hAnsiTheme="minorHAnsi"/>
          <w:b/>
          <w:sz w:val="22"/>
          <w:szCs w:val="22"/>
        </w:rPr>
        <w:t xml:space="preserve"> </w:t>
      </w:r>
    </w:p>
    <w:p w14:paraId="0B80934E" w14:textId="0E257E7B" w:rsidR="006D61F3" w:rsidRDefault="00D1092A" w:rsidP="00D1092A">
      <w:pPr>
        <w:pStyle w:val="NormalWeb"/>
        <w:spacing w:line="276" w:lineRule="auto"/>
        <w:rPr>
          <w:rFonts w:asciiTheme="minorHAnsi" w:hAnsiTheme="minorHAnsi"/>
          <w:sz w:val="22"/>
          <w:szCs w:val="22"/>
        </w:rPr>
      </w:pPr>
      <w:r>
        <w:rPr>
          <w:rFonts w:asciiTheme="minorHAnsi" w:hAnsiTheme="minorHAnsi"/>
          <w:sz w:val="22"/>
          <w:szCs w:val="22"/>
        </w:rPr>
        <w:t xml:space="preserve">From this short, critical </w:t>
      </w:r>
      <w:r w:rsidR="004A395B">
        <w:rPr>
          <w:rFonts w:asciiTheme="minorHAnsi" w:hAnsiTheme="minorHAnsi"/>
          <w:sz w:val="22"/>
          <w:szCs w:val="22"/>
        </w:rPr>
        <w:t>evaluation</w:t>
      </w:r>
      <w:r>
        <w:rPr>
          <w:rFonts w:asciiTheme="minorHAnsi" w:hAnsiTheme="minorHAnsi"/>
          <w:sz w:val="22"/>
          <w:szCs w:val="22"/>
        </w:rPr>
        <w:t xml:space="preserve">, it would </w:t>
      </w:r>
      <w:r w:rsidR="004A395B">
        <w:rPr>
          <w:rFonts w:asciiTheme="minorHAnsi" w:hAnsiTheme="minorHAnsi"/>
          <w:sz w:val="22"/>
          <w:szCs w:val="22"/>
        </w:rPr>
        <w:t>appear</w:t>
      </w:r>
      <w:r>
        <w:rPr>
          <w:rFonts w:asciiTheme="minorHAnsi" w:hAnsiTheme="minorHAnsi"/>
          <w:sz w:val="22"/>
          <w:szCs w:val="22"/>
        </w:rPr>
        <w:t xml:space="preserve"> the </w:t>
      </w:r>
      <w:r w:rsidR="00A77FDD">
        <w:rPr>
          <w:rFonts w:asciiTheme="minorHAnsi" w:hAnsiTheme="minorHAnsi"/>
          <w:sz w:val="22"/>
          <w:szCs w:val="22"/>
        </w:rPr>
        <w:t xml:space="preserve">evidence is </w:t>
      </w:r>
      <w:r>
        <w:rPr>
          <w:rFonts w:asciiTheme="minorHAnsi" w:hAnsiTheme="minorHAnsi"/>
          <w:sz w:val="22"/>
          <w:szCs w:val="22"/>
        </w:rPr>
        <w:t xml:space="preserve">broadly </w:t>
      </w:r>
      <w:r w:rsidR="00A77FDD">
        <w:rPr>
          <w:rFonts w:asciiTheme="minorHAnsi" w:hAnsiTheme="minorHAnsi"/>
          <w:sz w:val="22"/>
          <w:szCs w:val="22"/>
        </w:rPr>
        <w:t>support</w:t>
      </w:r>
      <w:r>
        <w:rPr>
          <w:rFonts w:asciiTheme="minorHAnsi" w:hAnsiTheme="minorHAnsi"/>
          <w:sz w:val="22"/>
          <w:szCs w:val="22"/>
        </w:rPr>
        <w:t>ive</w:t>
      </w:r>
      <w:r w:rsidR="00A77FDD">
        <w:rPr>
          <w:rFonts w:asciiTheme="minorHAnsi" w:hAnsiTheme="minorHAnsi"/>
          <w:sz w:val="22"/>
          <w:szCs w:val="22"/>
        </w:rPr>
        <w:t xml:space="preserve"> of </w:t>
      </w:r>
      <w:r w:rsidR="00DC376E">
        <w:rPr>
          <w:rFonts w:asciiTheme="minorHAnsi" w:hAnsiTheme="minorHAnsi"/>
          <w:sz w:val="22"/>
          <w:szCs w:val="22"/>
        </w:rPr>
        <w:t xml:space="preserve">this particular </w:t>
      </w:r>
      <w:r w:rsidR="003D3B49">
        <w:rPr>
          <w:rFonts w:asciiTheme="minorHAnsi" w:hAnsiTheme="minorHAnsi"/>
          <w:sz w:val="22"/>
          <w:szCs w:val="22"/>
        </w:rPr>
        <w:t xml:space="preserve">manufacturer’s </w:t>
      </w:r>
      <w:r w:rsidR="00A77FDD">
        <w:rPr>
          <w:rFonts w:asciiTheme="minorHAnsi" w:hAnsiTheme="minorHAnsi"/>
          <w:sz w:val="22"/>
          <w:szCs w:val="22"/>
        </w:rPr>
        <w:t>statement</w:t>
      </w:r>
      <w:r w:rsidR="00A47813">
        <w:rPr>
          <w:rFonts w:asciiTheme="minorHAnsi" w:hAnsiTheme="minorHAnsi"/>
          <w:sz w:val="22"/>
          <w:szCs w:val="22"/>
        </w:rPr>
        <w:t xml:space="preserve">. </w:t>
      </w:r>
      <w:r w:rsidR="006D61F3">
        <w:rPr>
          <w:rFonts w:asciiTheme="minorHAnsi" w:hAnsiTheme="minorHAnsi"/>
          <w:sz w:val="22"/>
          <w:szCs w:val="22"/>
        </w:rPr>
        <w:t xml:space="preserve">The </w:t>
      </w:r>
      <w:r>
        <w:rPr>
          <w:rFonts w:asciiTheme="minorHAnsi" w:hAnsiTheme="minorHAnsi"/>
          <w:sz w:val="22"/>
          <w:szCs w:val="22"/>
        </w:rPr>
        <w:t>cap</w:t>
      </w:r>
      <w:r w:rsidR="006D61F3">
        <w:rPr>
          <w:rFonts w:asciiTheme="minorHAnsi" w:hAnsiTheme="minorHAnsi"/>
          <w:sz w:val="22"/>
          <w:szCs w:val="22"/>
        </w:rPr>
        <w:t xml:space="preserve">ability </w:t>
      </w:r>
      <w:r w:rsidR="00DC376E">
        <w:rPr>
          <w:rFonts w:asciiTheme="minorHAnsi" w:hAnsiTheme="minorHAnsi"/>
          <w:sz w:val="22"/>
          <w:szCs w:val="22"/>
        </w:rPr>
        <w:t>of the MRg-RTS</w:t>
      </w:r>
      <w:r>
        <w:rPr>
          <w:rFonts w:asciiTheme="minorHAnsi" w:hAnsiTheme="minorHAnsi"/>
          <w:sz w:val="22"/>
          <w:szCs w:val="22"/>
        </w:rPr>
        <w:t xml:space="preserve"> for </w:t>
      </w:r>
      <w:r w:rsidR="006D61F3">
        <w:rPr>
          <w:rFonts w:asciiTheme="minorHAnsi" w:hAnsiTheme="minorHAnsi"/>
          <w:sz w:val="22"/>
          <w:szCs w:val="22"/>
        </w:rPr>
        <w:t>soft tissue visualisation, intra</w:t>
      </w:r>
      <w:r>
        <w:rPr>
          <w:rFonts w:asciiTheme="minorHAnsi" w:hAnsiTheme="minorHAnsi"/>
          <w:sz w:val="22"/>
          <w:szCs w:val="22"/>
        </w:rPr>
        <w:t>-</w:t>
      </w:r>
      <w:r w:rsidR="006D61F3">
        <w:rPr>
          <w:rFonts w:asciiTheme="minorHAnsi" w:hAnsiTheme="minorHAnsi"/>
          <w:sz w:val="22"/>
          <w:szCs w:val="22"/>
        </w:rPr>
        <w:t>fraction</w:t>
      </w:r>
      <w:r>
        <w:rPr>
          <w:rFonts w:asciiTheme="minorHAnsi" w:hAnsiTheme="minorHAnsi"/>
          <w:sz w:val="22"/>
          <w:szCs w:val="22"/>
        </w:rPr>
        <w:t>al</w:t>
      </w:r>
      <w:r w:rsidR="006D61F3">
        <w:rPr>
          <w:rFonts w:asciiTheme="minorHAnsi" w:hAnsiTheme="minorHAnsi"/>
          <w:sz w:val="22"/>
          <w:szCs w:val="22"/>
        </w:rPr>
        <w:t xml:space="preserve"> motion</w:t>
      </w:r>
      <w:r>
        <w:rPr>
          <w:rFonts w:asciiTheme="minorHAnsi" w:hAnsiTheme="minorHAnsi"/>
          <w:sz w:val="22"/>
          <w:szCs w:val="22"/>
        </w:rPr>
        <w:t xml:space="preserve"> assessment</w:t>
      </w:r>
      <w:r w:rsidR="006D61F3">
        <w:rPr>
          <w:rFonts w:asciiTheme="minorHAnsi" w:hAnsiTheme="minorHAnsi"/>
          <w:sz w:val="22"/>
          <w:szCs w:val="22"/>
        </w:rPr>
        <w:t xml:space="preserve">, functional information and </w:t>
      </w:r>
      <w:r w:rsidR="00A106F2">
        <w:rPr>
          <w:rFonts w:asciiTheme="minorHAnsi" w:hAnsiTheme="minorHAnsi"/>
          <w:sz w:val="22"/>
          <w:szCs w:val="22"/>
        </w:rPr>
        <w:t xml:space="preserve">the ability to perform </w:t>
      </w:r>
      <w:r w:rsidR="006D61F3">
        <w:rPr>
          <w:rFonts w:asciiTheme="minorHAnsi" w:hAnsiTheme="minorHAnsi"/>
          <w:sz w:val="22"/>
          <w:szCs w:val="22"/>
        </w:rPr>
        <w:t xml:space="preserve">adaptive radiotherapy based on real-time </w:t>
      </w:r>
      <w:r w:rsidR="00A106F2">
        <w:rPr>
          <w:rFonts w:asciiTheme="minorHAnsi" w:hAnsiTheme="minorHAnsi"/>
          <w:sz w:val="22"/>
          <w:szCs w:val="22"/>
        </w:rPr>
        <w:t xml:space="preserve">image </w:t>
      </w:r>
      <w:r w:rsidR="006D61F3">
        <w:rPr>
          <w:rFonts w:asciiTheme="minorHAnsi" w:hAnsiTheme="minorHAnsi"/>
          <w:sz w:val="22"/>
          <w:szCs w:val="22"/>
        </w:rPr>
        <w:t>feedback gives a fresh approach to observing, assessing and personalizing patients’ treatment. These are all techniques that current IGRT methods are lacking</w:t>
      </w:r>
      <w:r>
        <w:rPr>
          <w:rFonts w:asciiTheme="minorHAnsi" w:hAnsiTheme="minorHAnsi"/>
          <w:sz w:val="22"/>
          <w:szCs w:val="22"/>
        </w:rPr>
        <w:t>, showing there is</w:t>
      </w:r>
      <w:r w:rsidR="006D61F3">
        <w:rPr>
          <w:rFonts w:asciiTheme="minorHAnsi" w:hAnsiTheme="minorHAnsi"/>
          <w:sz w:val="22"/>
          <w:szCs w:val="22"/>
        </w:rPr>
        <w:t xml:space="preserve"> a place for the </w:t>
      </w:r>
      <w:r w:rsidR="007B424F">
        <w:rPr>
          <w:rFonts w:asciiTheme="minorHAnsi" w:hAnsiTheme="minorHAnsi"/>
          <w:sz w:val="22"/>
          <w:szCs w:val="22"/>
        </w:rPr>
        <w:t>MR</w:t>
      </w:r>
      <w:r w:rsidR="00A106F2">
        <w:rPr>
          <w:rFonts w:asciiTheme="minorHAnsi" w:hAnsiTheme="minorHAnsi"/>
          <w:sz w:val="22"/>
          <w:szCs w:val="22"/>
        </w:rPr>
        <w:t>g-RTS</w:t>
      </w:r>
      <w:r w:rsidR="00525565">
        <w:rPr>
          <w:rFonts w:asciiTheme="minorHAnsi" w:hAnsiTheme="minorHAnsi"/>
          <w:sz w:val="22"/>
          <w:szCs w:val="22"/>
        </w:rPr>
        <w:t xml:space="preserve"> i</w:t>
      </w:r>
      <w:r w:rsidR="006D61F3">
        <w:rPr>
          <w:rFonts w:asciiTheme="minorHAnsi" w:hAnsiTheme="minorHAnsi"/>
          <w:sz w:val="22"/>
          <w:szCs w:val="22"/>
        </w:rPr>
        <w:t>n radiotherapy practice.</w:t>
      </w:r>
      <w:r>
        <w:rPr>
          <w:rFonts w:asciiTheme="minorHAnsi" w:hAnsiTheme="minorHAnsi"/>
          <w:sz w:val="22"/>
          <w:szCs w:val="22"/>
        </w:rPr>
        <w:t xml:space="preserve">  Also, the evidence would support the claim </w:t>
      </w:r>
      <w:r w:rsidR="006D61F3">
        <w:rPr>
          <w:rFonts w:asciiTheme="minorHAnsi" w:hAnsiTheme="minorHAnsi"/>
          <w:sz w:val="22"/>
          <w:szCs w:val="22"/>
        </w:rPr>
        <w:t xml:space="preserve">that </w:t>
      </w:r>
      <w:r w:rsidR="004A395B">
        <w:rPr>
          <w:rFonts w:asciiTheme="minorHAnsi" w:hAnsiTheme="minorHAnsi"/>
          <w:sz w:val="22"/>
          <w:szCs w:val="22"/>
        </w:rPr>
        <w:t xml:space="preserve">visualising </w:t>
      </w:r>
      <w:r w:rsidR="006D61F3">
        <w:rPr>
          <w:rFonts w:asciiTheme="minorHAnsi" w:hAnsiTheme="minorHAnsi"/>
          <w:sz w:val="22"/>
          <w:szCs w:val="22"/>
        </w:rPr>
        <w:t xml:space="preserve">the actual tumour during delivery makes it possible to better adapt to changes in the patients’ anatomy. Anatomical changes can vary from internal motion to tumour regression and being able to see the target is clearly better </w:t>
      </w:r>
      <w:r w:rsidR="004A395B">
        <w:rPr>
          <w:rFonts w:asciiTheme="minorHAnsi" w:hAnsiTheme="minorHAnsi"/>
          <w:sz w:val="22"/>
          <w:szCs w:val="22"/>
        </w:rPr>
        <w:t>than</w:t>
      </w:r>
      <w:r w:rsidR="006D61F3">
        <w:rPr>
          <w:rFonts w:asciiTheme="minorHAnsi" w:hAnsiTheme="minorHAnsi"/>
          <w:sz w:val="22"/>
          <w:szCs w:val="22"/>
        </w:rPr>
        <w:t xml:space="preserve"> using surrogates with some studies </w:t>
      </w:r>
      <w:r w:rsidR="006D61F3">
        <w:rPr>
          <w:rFonts w:asciiTheme="minorHAnsi" w:hAnsiTheme="minorHAnsi"/>
          <w:sz w:val="22"/>
          <w:szCs w:val="22"/>
        </w:rPr>
        <w:lastRenderedPageBreak/>
        <w:t>showing that surrogates are not always a true representation of the target</w:t>
      </w:r>
      <w:r w:rsidR="004A395B">
        <w:rPr>
          <w:rFonts w:asciiTheme="minorHAnsi" w:hAnsiTheme="minorHAnsi"/>
          <w:sz w:val="22"/>
          <w:szCs w:val="22"/>
        </w:rPr>
        <w:t xml:space="preserve"> position, size or shape</w:t>
      </w:r>
      <w:r w:rsidR="004C1923">
        <w:rPr>
          <w:rFonts w:asciiTheme="minorHAnsi" w:hAnsiTheme="minorHAnsi"/>
          <w:sz w:val="22"/>
          <w:szCs w:val="22"/>
        </w:rPr>
        <w:t>, nor those of the nearby organs at risk</w:t>
      </w:r>
      <w:r w:rsidR="006D61F3">
        <w:rPr>
          <w:rFonts w:asciiTheme="minorHAnsi" w:hAnsiTheme="minorHAnsi"/>
          <w:sz w:val="22"/>
          <w:szCs w:val="22"/>
        </w:rPr>
        <w:t>. However, since it is only recently coming into clinical use</w:t>
      </w:r>
      <w:r w:rsidR="004A395B">
        <w:rPr>
          <w:rFonts w:asciiTheme="minorHAnsi" w:hAnsiTheme="minorHAnsi"/>
          <w:sz w:val="22"/>
          <w:szCs w:val="22"/>
        </w:rPr>
        <w:t>,</w:t>
      </w:r>
      <w:r w:rsidR="006D61F3">
        <w:rPr>
          <w:rFonts w:asciiTheme="minorHAnsi" w:hAnsiTheme="minorHAnsi"/>
          <w:sz w:val="22"/>
          <w:szCs w:val="22"/>
        </w:rPr>
        <w:t xml:space="preserve"> more research needs to be done on wh</w:t>
      </w:r>
      <w:r w:rsidR="004A395B">
        <w:rPr>
          <w:rFonts w:asciiTheme="minorHAnsi" w:hAnsiTheme="minorHAnsi"/>
          <w:sz w:val="22"/>
          <w:szCs w:val="22"/>
        </w:rPr>
        <w:t>ich</w:t>
      </w:r>
      <w:r w:rsidR="006D61F3">
        <w:rPr>
          <w:rFonts w:asciiTheme="minorHAnsi" w:hAnsiTheme="minorHAnsi"/>
          <w:sz w:val="22"/>
          <w:szCs w:val="22"/>
        </w:rPr>
        <w:t xml:space="preserve"> patients will</w:t>
      </w:r>
      <w:r w:rsidR="00753DBE">
        <w:rPr>
          <w:rFonts w:asciiTheme="minorHAnsi" w:hAnsiTheme="minorHAnsi"/>
          <w:sz w:val="22"/>
          <w:szCs w:val="22"/>
        </w:rPr>
        <w:t xml:space="preserve"> </w:t>
      </w:r>
      <w:r w:rsidR="00743589">
        <w:rPr>
          <w:rFonts w:asciiTheme="minorHAnsi" w:hAnsiTheme="minorHAnsi"/>
          <w:sz w:val="22"/>
          <w:szCs w:val="22"/>
        </w:rPr>
        <w:t xml:space="preserve">benefit </w:t>
      </w:r>
      <w:r w:rsidR="00753DBE">
        <w:rPr>
          <w:rFonts w:asciiTheme="minorHAnsi" w:hAnsiTheme="minorHAnsi"/>
          <w:sz w:val="22"/>
          <w:szCs w:val="22"/>
        </w:rPr>
        <w:t xml:space="preserve">most </w:t>
      </w:r>
      <w:r w:rsidR="00743589">
        <w:rPr>
          <w:rFonts w:asciiTheme="minorHAnsi" w:hAnsiTheme="minorHAnsi"/>
          <w:sz w:val="22"/>
          <w:szCs w:val="22"/>
        </w:rPr>
        <w:t xml:space="preserve">from </w:t>
      </w:r>
      <w:r w:rsidR="00753DBE">
        <w:rPr>
          <w:rFonts w:asciiTheme="minorHAnsi" w:hAnsiTheme="minorHAnsi"/>
          <w:sz w:val="22"/>
          <w:szCs w:val="22"/>
        </w:rPr>
        <w:t>the MRg-RTS</w:t>
      </w:r>
      <w:r w:rsidR="004A395B">
        <w:rPr>
          <w:rFonts w:asciiTheme="minorHAnsi" w:hAnsiTheme="minorHAnsi"/>
          <w:sz w:val="22"/>
          <w:szCs w:val="22"/>
        </w:rPr>
        <w:t xml:space="preserve"> and similar </w:t>
      </w:r>
      <w:r w:rsidR="004C1923">
        <w:rPr>
          <w:rFonts w:asciiTheme="minorHAnsi" w:hAnsiTheme="minorHAnsi"/>
          <w:sz w:val="22"/>
          <w:szCs w:val="22"/>
        </w:rPr>
        <w:t>technologies</w:t>
      </w:r>
      <w:r w:rsidR="00743589">
        <w:rPr>
          <w:rFonts w:asciiTheme="minorHAnsi" w:hAnsiTheme="minorHAnsi"/>
          <w:sz w:val="22"/>
          <w:szCs w:val="22"/>
        </w:rPr>
        <w:t xml:space="preserve">. </w:t>
      </w:r>
      <w:r w:rsidR="004A395B">
        <w:rPr>
          <w:rFonts w:asciiTheme="minorHAnsi" w:hAnsiTheme="minorHAnsi"/>
          <w:sz w:val="22"/>
          <w:szCs w:val="22"/>
        </w:rPr>
        <w:t>Finally</w:t>
      </w:r>
      <w:r w:rsidR="00743589">
        <w:rPr>
          <w:rFonts w:asciiTheme="minorHAnsi" w:hAnsiTheme="minorHAnsi"/>
          <w:sz w:val="22"/>
          <w:szCs w:val="22"/>
        </w:rPr>
        <w:t xml:space="preserve">, no single technology is ideal for every scenario and with the advent of a variety of imaging verification techniques, it will give more options as to what will be best suited for an individual patient. The </w:t>
      </w:r>
      <w:proofErr w:type="spellStart"/>
      <w:r w:rsidR="003D3B49">
        <w:rPr>
          <w:rFonts w:asciiTheme="minorHAnsi" w:hAnsiTheme="minorHAnsi"/>
          <w:sz w:val="22"/>
          <w:szCs w:val="22"/>
        </w:rPr>
        <w:t>MR</w:t>
      </w:r>
      <w:r w:rsidR="00753DBE">
        <w:rPr>
          <w:rFonts w:asciiTheme="minorHAnsi" w:hAnsiTheme="minorHAnsi"/>
          <w:sz w:val="22"/>
          <w:szCs w:val="22"/>
        </w:rPr>
        <w:t>g</w:t>
      </w:r>
      <w:proofErr w:type="spellEnd"/>
      <w:r w:rsidR="00753DBE">
        <w:rPr>
          <w:rFonts w:asciiTheme="minorHAnsi" w:hAnsiTheme="minorHAnsi"/>
          <w:sz w:val="22"/>
          <w:szCs w:val="22"/>
        </w:rPr>
        <w:t xml:space="preserve">-RTS </w:t>
      </w:r>
      <w:r w:rsidR="00743589">
        <w:rPr>
          <w:rFonts w:asciiTheme="minorHAnsi" w:hAnsiTheme="minorHAnsi"/>
          <w:sz w:val="22"/>
          <w:szCs w:val="22"/>
        </w:rPr>
        <w:t>is unlikely to entirely repla</w:t>
      </w:r>
      <w:r w:rsidR="00753DBE">
        <w:rPr>
          <w:rFonts w:asciiTheme="minorHAnsi" w:hAnsiTheme="minorHAnsi"/>
          <w:sz w:val="22"/>
          <w:szCs w:val="22"/>
        </w:rPr>
        <w:t xml:space="preserve">ce current treatment technologies </w:t>
      </w:r>
      <w:r w:rsidR="005F39E8">
        <w:rPr>
          <w:rFonts w:asciiTheme="minorHAnsi" w:hAnsiTheme="minorHAnsi"/>
          <w:sz w:val="22"/>
          <w:szCs w:val="22"/>
        </w:rPr>
        <w:t>using x</w:t>
      </w:r>
      <w:r w:rsidR="00E846FB">
        <w:rPr>
          <w:rFonts w:asciiTheme="minorHAnsi" w:hAnsiTheme="minorHAnsi"/>
          <w:sz w:val="22"/>
          <w:szCs w:val="22"/>
        </w:rPr>
        <w:t>-ray based IGRT; but as more is learned of its capabilities and</w:t>
      </w:r>
      <w:r w:rsidR="00743589">
        <w:rPr>
          <w:rFonts w:asciiTheme="minorHAnsi" w:hAnsiTheme="minorHAnsi"/>
          <w:sz w:val="22"/>
          <w:szCs w:val="22"/>
        </w:rPr>
        <w:t xml:space="preserve"> its application, there may be an increase in its use</w:t>
      </w:r>
      <w:r w:rsidR="004A395B">
        <w:rPr>
          <w:rFonts w:asciiTheme="minorHAnsi" w:hAnsiTheme="minorHAnsi"/>
          <w:sz w:val="22"/>
          <w:szCs w:val="22"/>
        </w:rPr>
        <w:t>, bringing new possibilities for treating patients</w:t>
      </w:r>
      <w:r w:rsidR="00743589">
        <w:rPr>
          <w:rFonts w:asciiTheme="minorHAnsi" w:hAnsiTheme="minorHAnsi"/>
          <w:sz w:val="22"/>
          <w:szCs w:val="22"/>
        </w:rPr>
        <w:t>.</w:t>
      </w:r>
    </w:p>
    <w:p w14:paraId="4F71EDB4" w14:textId="60B8F4FF" w:rsidR="00C15A0C" w:rsidRDefault="00C15A0C" w:rsidP="00D1092A">
      <w:pPr>
        <w:pStyle w:val="NormalWeb"/>
        <w:spacing w:line="276" w:lineRule="auto"/>
        <w:rPr>
          <w:rFonts w:asciiTheme="minorHAnsi" w:hAnsiTheme="minorHAnsi"/>
          <w:sz w:val="22"/>
          <w:szCs w:val="22"/>
        </w:rPr>
      </w:pPr>
    </w:p>
    <w:p w14:paraId="329BB5FA" w14:textId="1AA0FB69" w:rsidR="00C15A0C" w:rsidRDefault="00C15A0C">
      <w:pPr>
        <w:rPr>
          <w:rFonts w:eastAsiaTheme="minorEastAsia" w:cs="Times New Roman"/>
          <w:lang w:eastAsia="en-GB"/>
        </w:rPr>
      </w:pPr>
      <w:r>
        <w:br w:type="page"/>
      </w:r>
    </w:p>
    <w:p w14:paraId="15428396" w14:textId="4428D522" w:rsidR="00C15A0C" w:rsidRDefault="00C15A0C" w:rsidP="00C15A0C">
      <w:pPr>
        <w:rPr>
          <w:i/>
        </w:rPr>
      </w:pPr>
      <w:r>
        <w:rPr>
          <w:i/>
        </w:rPr>
        <w:lastRenderedPageBreak/>
        <w:t xml:space="preserve">Figures and Tables </w:t>
      </w:r>
      <w:proofErr w:type="spellStart"/>
      <w:r>
        <w:rPr>
          <w:i/>
        </w:rPr>
        <w:t>incl</w:t>
      </w:r>
      <w:proofErr w:type="spellEnd"/>
      <w:r>
        <w:rPr>
          <w:i/>
        </w:rPr>
        <w:t xml:space="preserve"> Captions</w:t>
      </w:r>
    </w:p>
    <w:p w14:paraId="33BEDE5F" w14:textId="77777777" w:rsidR="00C15A0C" w:rsidRDefault="00C15A0C" w:rsidP="00C15A0C"/>
    <w:p w14:paraId="3C65A3ED" w14:textId="77777777" w:rsidR="00C15A0C" w:rsidRPr="00B515C6" w:rsidRDefault="00C15A0C" w:rsidP="00C15A0C">
      <w:r>
        <w:rPr>
          <w:noProof/>
          <w:lang w:eastAsia="en-GB"/>
        </w:rPr>
        <mc:AlternateContent>
          <mc:Choice Requires="wpg">
            <w:drawing>
              <wp:anchor distT="0" distB="0" distL="114300" distR="114300" simplePos="0" relativeHeight="251666432" behindDoc="0" locked="0" layoutInCell="1" allowOverlap="1" wp14:anchorId="1314DD7A" wp14:editId="22815954">
                <wp:simplePos x="0" y="0"/>
                <wp:positionH relativeFrom="column">
                  <wp:posOffset>-321013</wp:posOffset>
                </wp:positionH>
                <wp:positionV relativeFrom="paragraph">
                  <wp:posOffset>-243191</wp:posOffset>
                </wp:positionV>
                <wp:extent cx="6311427" cy="5471349"/>
                <wp:effectExtent l="0" t="0" r="0" b="0"/>
                <wp:wrapNone/>
                <wp:docPr id="26" name="Group 26"/>
                <wp:cNvGraphicFramePr/>
                <a:graphic xmlns:a="http://schemas.openxmlformats.org/drawingml/2006/main">
                  <a:graphicData uri="http://schemas.microsoft.com/office/word/2010/wordprocessingGroup">
                    <wpg:wgp>
                      <wpg:cNvGrpSpPr/>
                      <wpg:grpSpPr>
                        <a:xfrm>
                          <a:off x="0" y="0"/>
                          <a:ext cx="6311427" cy="5471349"/>
                          <a:chOff x="0" y="0"/>
                          <a:chExt cx="6311427" cy="5471349"/>
                        </a:xfrm>
                      </wpg:grpSpPr>
                      <wps:wsp>
                        <wps:cNvPr id="15" name="Text Box 2"/>
                        <wps:cNvSpPr txBox="1">
                          <a:spLocks noChangeArrowheads="1"/>
                        </wps:cNvSpPr>
                        <wps:spPr bwMode="auto">
                          <a:xfrm>
                            <a:off x="311285" y="4824919"/>
                            <a:ext cx="5408295" cy="646430"/>
                          </a:xfrm>
                          <a:prstGeom prst="rect">
                            <a:avLst/>
                          </a:prstGeom>
                          <a:solidFill>
                            <a:srgbClr val="FFFFFF"/>
                          </a:solidFill>
                          <a:ln w="9525">
                            <a:noFill/>
                            <a:miter lim="800000"/>
                            <a:headEnd/>
                            <a:tailEnd/>
                          </a:ln>
                        </wps:spPr>
                        <wps:txbx>
                          <w:txbxContent>
                            <w:p w14:paraId="5D726088" w14:textId="77777777" w:rsidR="00C15A0C" w:rsidRPr="00FA5776" w:rsidRDefault="00C15A0C" w:rsidP="00C15A0C">
                              <w:r w:rsidRPr="00E85A3D">
                                <w:rPr>
                                  <w:b/>
                                  <w:i/>
                                </w:rPr>
                                <w:t>Figure 1</w:t>
                              </w:r>
                              <w:r>
                                <w:rPr>
                                  <w:i/>
                                </w:rPr>
                                <w:t xml:space="preserve"> </w:t>
                              </w:r>
                              <w:r>
                                <w:t xml:space="preserve">showing the schematic of the split magnet surrounding the gantry and the radiotherapy isocentre at the centre of the field of view (6,10,25). </w:t>
                              </w:r>
                            </w:p>
                          </w:txbxContent>
                        </wps:txbx>
                        <wps:bodyPr rot="0" vert="horz" wrap="square" lIns="91440" tIns="45720" rIns="91440" bIns="45720" anchor="t" anchorCtr="0">
                          <a:noAutofit/>
                        </wps:bodyPr>
                      </wps:wsp>
                      <wpg:grpSp>
                        <wpg:cNvPr id="25" name="Group 25"/>
                        <wpg:cNvGrpSpPr/>
                        <wpg:grpSpPr>
                          <a:xfrm>
                            <a:off x="0" y="0"/>
                            <a:ext cx="6311427" cy="4577958"/>
                            <a:chOff x="0" y="0"/>
                            <a:chExt cx="6311427" cy="4577958"/>
                          </a:xfrm>
                        </wpg:grpSpPr>
                        <pic:pic xmlns:pic="http://schemas.openxmlformats.org/drawingml/2006/picture">
                          <pic:nvPicPr>
                            <pic:cNvPr id="12" name="Picture 12"/>
                            <pic:cNvPicPr>
                              <a:picLocks noChangeAspect="1"/>
                            </pic:cNvPicPr>
                          </pic:nvPicPr>
                          <pic:blipFill>
                            <a:blip r:embed="rId4">
                              <a:extLst>
                                <a:ext uri="{28A0092B-C50C-407E-A947-70E740481C1C}">
                                  <a14:useLocalDpi xmlns:a14="http://schemas.microsoft.com/office/drawing/2010/main" val="0"/>
                                </a:ext>
                              </a:extLst>
                            </a:blip>
                            <a:srcRect/>
                            <a:stretch>
                              <a:fillRect/>
                            </a:stretch>
                          </pic:blipFill>
                          <pic:spPr bwMode="auto">
                            <a:xfrm>
                              <a:off x="0" y="0"/>
                              <a:ext cx="3536315" cy="2313305"/>
                            </a:xfrm>
                            <a:prstGeom prst="rect">
                              <a:avLst/>
                            </a:prstGeom>
                            <a:noFill/>
                            <a:ln>
                              <a:noFill/>
                            </a:ln>
                          </pic:spPr>
                        </pic:pic>
                        <pic:pic xmlns:pic="http://schemas.openxmlformats.org/drawingml/2006/picture">
                          <pic:nvPicPr>
                            <pic:cNvPr id="13" name="Picture 13"/>
                            <pic:cNvPicPr>
                              <a:picLocks noChangeAspect="1"/>
                            </pic:cNvPicPr>
                          </pic:nvPicPr>
                          <pic:blipFill>
                            <a:blip r:embed="rId5">
                              <a:extLst>
                                <a:ext uri="{28A0092B-C50C-407E-A947-70E740481C1C}">
                                  <a14:useLocalDpi xmlns:a14="http://schemas.microsoft.com/office/drawing/2010/main" val="0"/>
                                </a:ext>
                              </a:extLst>
                            </a:blip>
                            <a:srcRect/>
                            <a:stretch>
                              <a:fillRect/>
                            </a:stretch>
                          </pic:blipFill>
                          <pic:spPr bwMode="auto">
                            <a:xfrm>
                              <a:off x="204281" y="2480553"/>
                              <a:ext cx="3014980" cy="2097405"/>
                            </a:xfrm>
                            <a:prstGeom prst="rect">
                              <a:avLst/>
                            </a:prstGeom>
                            <a:noFill/>
                            <a:ln>
                              <a:noFill/>
                            </a:ln>
                          </pic:spPr>
                        </pic:pic>
                        <pic:pic xmlns:pic="http://schemas.openxmlformats.org/drawingml/2006/picture">
                          <pic:nvPicPr>
                            <pic:cNvPr id="14" name="Picture 14"/>
                            <pic:cNvPicPr>
                              <a:picLocks noChangeAspect="1"/>
                            </pic:cNvPicPr>
                          </pic:nvPicPr>
                          <pic:blipFill>
                            <a:blip r:embed="rId6">
                              <a:extLst>
                                <a:ext uri="{28A0092B-C50C-407E-A947-70E740481C1C}">
                                  <a14:useLocalDpi xmlns:a14="http://schemas.microsoft.com/office/drawing/2010/main" val="0"/>
                                </a:ext>
                              </a:extLst>
                            </a:blip>
                            <a:srcRect/>
                            <a:stretch>
                              <a:fillRect/>
                            </a:stretch>
                          </pic:blipFill>
                          <pic:spPr bwMode="auto">
                            <a:xfrm>
                              <a:off x="3482502" y="116732"/>
                              <a:ext cx="2828925" cy="2047240"/>
                            </a:xfrm>
                            <a:prstGeom prst="rect">
                              <a:avLst/>
                            </a:prstGeom>
                            <a:noFill/>
                            <a:ln>
                              <a:noFill/>
                            </a:ln>
                          </pic:spPr>
                        </pic:pic>
                      </wpg:grpSp>
                    </wpg:wgp>
                  </a:graphicData>
                </a:graphic>
              </wp:anchor>
            </w:drawing>
          </mc:Choice>
          <mc:Fallback>
            <w:pict>
              <v:group w14:anchorId="1314DD7A" id="Group 26" o:spid="_x0000_s1027" style="position:absolute;margin-left:-25.3pt;margin-top:-19.15pt;width:496.95pt;height:430.8pt;z-index:251666432" coordsize="63114,5471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">
                <v:shapetype id="_x0000_t202" coordsize="21600,21600" o:spt="202" path="m,l,21600r21600,l21600,xe">
                  <v:stroke joinstyle="miter"/>
                  <v:path gradientshapeok="t" o:connecttype="rect"/>
                </v:shapetype>
                <v:shape id="_x0000_s1028" type="#_x0000_t202" style="position:absolute;left:3112;top:48249;width:54083;height:64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" stroked="f">
                  <v:textbox>
                    <w:txbxContent>
                      <w:p w14:paraId="5D726088" w14:textId="77777777" w:rsidR="00C15A0C" w:rsidRPr="00FA5776" w:rsidRDefault="00C15A0C" w:rsidP="00C15A0C">
                        <w:r w:rsidRPr="00E85A3D">
                          <w:rPr>
                            <w:b/>
                            <w:i/>
                          </w:rPr>
                          <w:t>Figure 1</w:t>
                        </w:r>
                        <w:r>
                          <w:rPr>
                            <w:i/>
                          </w:rPr>
                          <w:t xml:space="preserve"> </w:t>
                        </w:r>
                        <w:r>
                          <w:t xml:space="preserve">showing the schematic of the split magnet surrounding the gantry and the radiotherapy isocentre at the centre of the field of view (6,10,25). </w:t>
                        </w:r>
                      </w:p>
                    </w:txbxContent>
                  </v:textbox>
                </v:shape>
                <v:group id="Group 25" o:spid="_x0000_s1029" style="position:absolute;width:63114;height:45779" coordsize="63114,457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2" o:spid="_x0000_s1030" type="#_x0000_t75" style="position:absolute;width:35363;height:2313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">
                    <v:imagedata r:id="rId7" o:title=""/>
                  </v:shape>
                  <v:shape id="Picture 13" o:spid="_x0000_s1031" type="#_x0000_t75" style="position:absolute;left:2042;top:24805;width:30150;height:209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">
                    <v:imagedata r:id="rId8" o:title=""/>
                  </v:shape>
                  <v:shape id="Picture 14" o:spid="_x0000_s1032" type="#_x0000_t75" style="position:absolute;left:34825;top:1167;width:28289;height:204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">
                    <v:imagedata r:id="rId9" o:title=""/>
                  </v:shape>
                </v:group>
              </v:group>
            </w:pict>
          </mc:Fallback>
        </mc:AlternateContent>
      </w:r>
    </w:p>
    <w:p w14:paraId="224E8488" w14:textId="77777777" w:rsidR="00C15A0C" w:rsidRDefault="00C15A0C" w:rsidP="00C15A0C">
      <w:r>
        <w:rPr>
          <w:noProof/>
          <w:lang w:eastAsia="en-GB"/>
        </w:rPr>
        <mc:AlternateContent>
          <mc:Choice Requires="wps">
            <w:drawing>
              <wp:anchor distT="0" distB="0" distL="114300" distR="114300" simplePos="0" relativeHeight="251660288" behindDoc="0" locked="0" layoutInCell="1" allowOverlap="1" wp14:anchorId="574CB458" wp14:editId="34AF8317">
                <wp:simplePos x="0" y="0"/>
                <wp:positionH relativeFrom="margin">
                  <wp:posOffset>-94891</wp:posOffset>
                </wp:positionH>
                <wp:positionV relativeFrom="paragraph">
                  <wp:posOffset>-137986</wp:posOffset>
                </wp:positionV>
                <wp:extent cx="310551" cy="336430"/>
                <wp:effectExtent l="0" t="0" r="0" b="6985"/>
                <wp:wrapNone/>
                <wp:docPr id="16" name="Text Box 16"/>
                <wp:cNvGraphicFramePr/>
                <a:graphic xmlns:a="http://schemas.openxmlformats.org/drawingml/2006/main">
                  <a:graphicData uri="http://schemas.microsoft.com/office/word/2010/wordprocessingShape">
                    <wps:wsp>
                      <wps:cNvSpPr txBox="1"/>
                      <wps:spPr>
                        <a:xfrm>
                          <a:off x="0" y="0"/>
                          <a:ext cx="310551" cy="33643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54EB6DCF" w14:textId="77777777" w:rsidR="00C15A0C" w:rsidRDefault="00C15A0C" w:rsidP="00C15A0C"/>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574CB458" id="Text Box 16" o:spid="_x0000_s1033" type="#_x0000_t202" style="position:absolute;margin-left:-7.45pt;margin-top:-10.85pt;width:24.45pt;height:26.5pt;z-index:25166028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" fillcolor="white [3201]" stroked="f" strokeweight=".5pt">
                <v:textbox>
                  <w:txbxContent>
                    <w:p w14:paraId="54EB6DCF" w14:textId="77777777" w:rsidR="00C15A0C" w:rsidRDefault="00C15A0C" w:rsidP="00C15A0C"/>
                  </w:txbxContent>
                </v:textbox>
                <w10:wrap anchorx="margin"/>
              </v:shape>
            </w:pict>
          </mc:Fallback>
        </mc:AlternateContent>
      </w:r>
    </w:p>
    <w:p w14:paraId="393F092F" w14:textId="77777777" w:rsidR="00C15A0C" w:rsidRPr="00B515C6" w:rsidRDefault="00C15A0C" w:rsidP="00C15A0C"/>
    <w:p w14:paraId="42501742" w14:textId="77777777" w:rsidR="00C15A0C" w:rsidRDefault="00C15A0C" w:rsidP="00C15A0C">
      <w:r>
        <w:rPr>
          <w:noProof/>
          <w:lang w:eastAsia="en-GB"/>
        </w:rPr>
        <mc:AlternateContent>
          <mc:Choice Requires="wps">
            <w:drawing>
              <wp:anchor distT="0" distB="0" distL="114300" distR="114300" simplePos="0" relativeHeight="251662336" behindDoc="0" locked="0" layoutInCell="1" allowOverlap="1" wp14:anchorId="4C44CB24" wp14:editId="0632105A">
                <wp:simplePos x="0" y="0"/>
                <wp:positionH relativeFrom="margin">
                  <wp:align>left</wp:align>
                </wp:positionH>
                <wp:positionV relativeFrom="paragraph">
                  <wp:posOffset>120315</wp:posOffset>
                </wp:positionV>
                <wp:extent cx="414068" cy="465826"/>
                <wp:effectExtent l="0" t="0" r="5080" b="0"/>
                <wp:wrapNone/>
                <wp:docPr id="17" name="Text Box 17"/>
                <wp:cNvGraphicFramePr/>
                <a:graphic xmlns:a="http://schemas.openxmlformats.org/drawingml/2006/main">
                  <a:graphicData uri="http://schemas.microsoft.com/office/word/2010/wordprocessingShape">
                    <wps:wsp>
                      <wps:cNvSpPr txBox="1"/>
                      <wps:spPr>
                        <a:xfrm>
                          <a:off x="0" y="0"/>
                          <a:ext cx="414068" cy="465826"/>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4BAF11B6" w14:textId="77777777" w:rsidR="00C15A0C" w:rsidRDefault="00C15A0C" w:rsidP="00C15A0C"/>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4C44CB24" id="Text Box 17" o:spid="_x0000_s1034" type="#_x0000_t202" style="position:absolute;margin-left:0;margin-top:9.45pt;width:32.6pt;height:36.7pt;z-index:251662336;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" fillcolor="white [3201]" stroked="f" strokeweight=".5pt">
                <v:textbox>
                  <w:txbxContent>
                    <w:p w14:paraId="4BAF11B6" w14:textId="77777777" w:rsidR="00C15A0C" w:rsidRDefault="00C15A0C" w:rsidP="00C15A0C"/>
                  </w:txbxContent>
                </v:textbox>
                <w10:wrap anchorx="margin"/>
              </v:shape>
            </w:pict>
          </mc:Fallback>
        </mc:AlternateContent>
      </w:r>
    </w:p>
    <w:p w14:paraId="159907E2" w14:textId="77777777" w:rsidR="00C15A0C" w:rsidRDefault="00C15A0C" w:rsidP="00C15A0C"/>
    <w:p w14:paraId="2AD038D4" w14:textId="77777777" w:rsidR="00C15A0C" w:rsidRPr="00B515C6" w:rsidRDefault="00C15A0C" w:rsidP="00C15A0C">
      <w:r>
        <w:rPr>
          <w:noProof/>
          <w:lang w:eastAsia="en-GB"/>
        </w:rPr>
        <mc:AlternateContent>
          <mc:Choice Requires="wps">
            <w:drawing>
              <wp:anchor distT="0" distB="0" distL="114300" distR="114300" simplePos="0" relativeHeight="251663360" behindDoc="0" locked="0" layoutInCell="1" allowOverlap="1" wp14:anchorId="49AA123A" wp14:editId="1C8A2A7E">
                <wp:simplePos x="0" y="0"/>
                <wp:positionH relativeFrom="column">
                  <wp:posOffset>-508958</wp:posOffset>
                </wp:positionH>
                <wp:positionV relativeFrom="paragraph">
                  <wp:posOffset>-215660</wp:posOffset>
                </wp:positionV>
                <wp:extent cx="336430" cy="439947"/>
                <wp:effectExtent l="0" t="0" r="6985" b="0"/>
                <wp:wrapNone/>
                <wp:docPr id="1" name="Text Box 1"/>
                <wp:cNvGraphicFramePr/>
                <a:graphic xmlns:a="http://schemas.openxmlformats.org/drawingml/2006/main">
                  <a:graphicData uri="http://schemas.microsoft.com/office/word/2010/wordprocessingShape">
                    <wps:wsp>
                      <wps:cNvSpPr txBox="1"/>
                      <wps:spPr>
                        <a:xfrm>
                          <a:off x="0" y="0"/>
                          <a:ext cx="336430" cy="439947"/>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4835069E" w14:textId="77777777" w:rsidR="00C15A0C" w:rsidRDefault="00C15A0C" w:rsidP="00C15A0C"/>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49AA123A" id="Text Box 1" o:spid="_x0000_s1035" type="#_x0000_t202" style="position:absolute;margin-left:-40.1pt;margin-top:-17pt;width:26.5pt;height:34.65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" fillcolor="white [3201]" stroked="f" strokeweight=".5pt">
                <v:textbox>
                  <w:txbxContent>
                    <w:p w14:paraId="4835069E" w14:textId="77777777" w:rsidR="00C15A0C" w:rsidRDefault="00C15A0C" w:rsidP="00C15A0C"/>
                  </w:txbxContent>
                </v:textbox>
              </v:shape>
            </w:pict>
          </mc:Fallback>
        </mc:AlternateContent>
      </w:r>
    </w:p>
    <w:p w14:paraId="1120DAAF" w14:textId="77777777" w:rsidR="00C15A0C" w:rsidRDefault="00C15A0C" w:rsidP="00C15A0C"/>
    <w:p w14:paraId="347231DC" w14:textId="77777777" w:rsidR="00C15A0C" w:rsidRDefault="00C15A0C" w:rsidP="00C15A0C"/>
    <w:p w14:paraId="1BEF86F0" w14:textId="77777777" w:rsidR="00C15A0C" w:rsidRDefault="00C15A0C" w:rsidP="00C15A0C"/>
    <w:p w14:paraId="4F1859A3" w14:textId="77777777" w:rsidR="00C15A0C" w:rsidRDefault="00C15A0C" w:rsidP="00C15A0C"/>
    <w:p w14:paraId="7433A1BF" w14:textId="77777777" w:rsidR="00C15A0C" w:rsidRDefault="00C15A0C" w:rsidP="00C15A0C"/>
    <w:p w14:paraId="7BD10CED" w14:textId="77777777" w:rsidR="00C15A0C" w:rsidRDefault="00C15A0C" w:rsidP="00C15A0C"/>
    <w:p w14:paraId="1DE9D9B5" w14:textId="77777777" w:rsidR="00C15A0C" w:rsidRDefault="00C15A0C" w:rsidP="00C15A0C"/>
    <w:p w14:paraId="2F51C71A" w14:textId="77777777" w:rsidR="00C15A0C" w:rsidRDefault="00C15A0C" w:rsidP="00C15A0C"/>
    <w:p w14:paraId="6F4FFBD2" w14:textId="77777777" w:rsidR="00C15A0C" w:rsidRDefault="00C15A0C" w:rsidP="00C15A0C"/>
    <w:p w14:paraId="6A7C9D26" w14:textId="77777777" w:rsidR="00C15A0C" w:rsidRDefault="00C15A0C" w:rsidP="00C15A0C"/>
    <w:p w14:paraId="49A5B05E" w14:textId="77777777" w:rsidR="00C15A0C" w:rsidRDefault="00C15A0C" w:rsidP="00C15A0C"/>
    <w:p w14:paraId="746BDFC3" w14:textId="77777777" w:rsidR="00C15A0C" w:rsidRDefault="00C15A0C" w:rsidP="00C15A0C"/>
    <w:p w14:paraId="69741EF8" w14:textId="77777777" w:rsidR="00C15A0C" w:rsidRDefault="00C15A0C" w:rsidP="00C15A0C">
      <w:pPr>
        <w:rPr>
          <w:b/>
        </w:rPr>
      </w:pPr>
      <w:r>
        <w:rPr>
          <w:b/>
        </w:rPr>
        <w:br w:type="page"/>
      </w:r>
    </w:p>
    <w:p w14:paraId="26D4F5EC" w14:textId="77777777" w:rsidR="00C15A0C" w:rsidRDefault="00C15A0C" w:rsidP="00C15A0C"/>
    <w:p w14:paraId="52EB32CE" w14:textId="77777777" w:rsidR="00C15A0C" w:rsidRPr="00B515C6" w:rsidRDefault="00C15A0C" w:rsidP="00C15A0C">
      <w:r>
        <w:rPr>
          <w:noProof/>
          <w:lang w:eastAsia="en-GB"/>
        </w:rPr>
        <mc:AlternateContent>
          <mc:Choice Requires="wpg">
            <w:drawing>
              <wp:anchor distT="0" distB="0" distL="114300" distR="114300" simplePos="0" relativeHeight="251664384" behindDoc="0" locked="0" layoutInCell="1" allowOverlap="1" wp14:anchorId="7B8CDB11" wp14:editId="65BD1D53">
                <wp:simplePos x="0" y="0"/>
                <wp:positionH relativeFrom="column">
                  <wp:posOffset>-48989</wp:posOffset>
                </wp:positionH>
                <wp:positionV relativeFrom="paragraph">
                  <wp:posOffset>-209253</wp:posOffset>
                </wp:positionV>
                <wp:extent cx="5831205" cy="5778230"/>
                <wp:effectExtent l="0" t="0" r="0" b="0"/>
                <wp:wrapNone/>
                <wp:docPr id="2" name="Group 2"/>
                <wp:cNvGraphicFramePr/>
                <a:graphic xmlns:a="http://schemas.openxmlformats.org/drawingml/2006/main">
                  <a:graphicData uri="http://schemas.microsoft.com/office/word/2010/wordprocessingGroup">
                    <wpg:wgp>
                      <wpg:cNvGrpSpPr/>
                      <wpg:grpSpPr>
                        <a:xfrm>
                          <a:off x="0" y="0"/>
                          <a:ext cx="5831205" cy="5778230"/>
                          <a:chOff x="0" y="0"/>
                          <a:chExt cx="5831205" cy="5778230"/>
                        </a:xfrm>
                      </wpg:grpSpPr>
                      <pic:pic xmlns:pic="http://schemas.openxmlformats.org/drawingml/2006/picture">
                        <pic:nvPicPr>
                          <pic:cNvPr id="3" name="Picture 3"/>
                          <pic:cNvPicPr>
                            <a:picLocks noChangeAspect="1"/>
                          </pic:cNvPicPr>
                        </pic:nvPicPr>
                        <pic:blipFill>
                          <a:blip r:embed="rId10">
                            <a:extLst>
                              <a:ext uri="{28A0092B-C50C-407E-A947-70E740481C1C}">
                                <a14:useLocalDpi xmlns:a14="http://schemas.microsoft.com/office/drawing/2010/main" val="0"/>
                              </a:ext>
                            </a:extLst>
                          </a:blip>
                          <a:srcRect/>
                          <a:stretch>
                            <a:fillRect/>
                          </a:stretch>
                        </pic:blipFill>
                        <pic:spPr bwMode="auto">
                          <a:xfrm>
                            <a:off x="1215957" y="0"/>
                            <a:ext cx="3079750" cy="4770120"/>
                          </a:xfrm>
                          <a:prstGeom prst="rect">
                            <a:avLst/>
                          </a:prstGeom>
                          <a:noFill/>
                          <a:ln>
                            <a:noFill/>
                          </a:ln>
                        </pic:spPr>
                      </pic:pic>
                      <wps:wsp>
                        <wps:cNvPr id="4" name="Text Box 2"/>
                        <wps:cNvSpPr txBox="1">
                          <a:spLocks noChangeArrowheads="1"/>
                        </wps:cNvSpPr>
                        <wps:spPr bwMode="auto">
                          <a:xfrm>
                            <a:off x="0" y="4863830"/>
                            <a:ext cx="5831205" cy="914400"/>
                          </a:xfrm>
                          <a:prstGeom prst="rect">
                            <a:avLst/>
                          </a:prstGeom>
                          <a:solidFill>
                            <a:srgbClr val="FFFFFF"/>
                          </a:solidFill>
                          <a:ln w="9525">
                            <a:noFill/>
                            <a:miter lim="800000"/>
                            <a:headEnd/>
                            <a:tailEnd/>
                          </a:ln>
                        </wps:spPr>
                        <wps:txbx>
                          <w:txbxContent>
                            <w:p w14:paraId="32277158" w14:textId="77777777" w:rsidR="00C15A0C" w:rsidRPr="00AD669F" w:rsidRDefault="00C15A0C" w:rsidP="00C15A0C">
                              <w:r w:rsidRPr="00E85A3D">
                                <w:rPr>
                                  <w:b/>
                                  <w:i/>
                                </w:rPr>
                                <w:t>Figure 2</w:t>
                              </w:r>
                              <w:r>
                                <w:rPr>
                                  <w:i/>
                                </w:rPr>
                                <w:t xml:space="preserve"> </w:t>
                              </w:r>
                              <w:r>
                                <w:t xml:space="preserve">Example of MRI (left)/CT (right) verification images for lumpectomy cavity, lung tumour, liver tumour, and pancreas tumour (from top to bottom). The superior soft tissue contrast is seen with MRI-IGRT and the contours as drawn by a clinician on the image sets are shown for the liver and pancreas cases </w:t>
                              </w:r>
                              <w:r>
                                <w:fldChar w:fldCharType="begin"/>
                              </w:r>
                              <w:r>
                                <w:instrText>ADDIN RW.CITE{{275 Noel,CamilleE 2015}}</w:instrText>
                              </w:r>
                              <w:r>
                                <w:fldChar w:fldCharType="separate"/>
                              </w:r>
                              <w:r>
                                <w:rPr>
                                  <w:rFonts w:ascii="Calibri" w:hAnsi="Calibri"/>
                                </w:rPr>
                                <w:t>(17</w:t>
                              </w:r>
                              <w:r w:rsidRPr="00E85A3D">
                                <w:rPr>
                                  <w:rFonts w:ascii="Calibri" w:hAnsi="Calibri"/>
                                </w:rPr>
                                <w:t>)</w:t>
                              </w:r>
                              <w:r>
                                <w:fldChar w:fldCharType="end"/>
                              </w:r>
                              <w:r>
                                <w:t>.</w:t>
                              </w:r>
                            </w:p>
                            <w:p w14:paraId="2E34172F" w14:textId="77777777" w:rsidR="00C15A0C" w:rsidRPr="00AD669F" w:rsidRDefault="00C15A0C" w:rsidP="00C15A0C"/>
                          </w:txbxContent>
                        </wps:txbx>
                        <wps:bodyPr rot="0" vert="horz" wrap="square" lIns="91440" tIns="45720" rIns="91440" bIns="45720" anchor="t" anchorCtr="0">
                          <a:noAutofit/>
                        </wps:bodyPr>
                      </wps:wsp>
                    </wpg:wgp>
                  </a:graphicData>
                </a:graphic>
              </wp:anchor>
            </w:drawing>
          </mc:Choice>
          <mc:Fallback>
            <w:pict>
              <v:group w14:anchorId="7B8CDB11" id="Group 2" o:spid="_x0000_s1036" style="position:absolute;margin-left:-3.85pt;margin-top:-16.5pt;width:459.15pt;height:455pt;z-index:251664384" coordsize="58312,5778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">
                <v:shape id="Picture 3" o:spid="_x0000_s1037" type="#_x0000_t75" style="position:absolute;left:12159;width:30798;height:477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">
                  <v:imagedata r:id="rId11" o:title=""/>
                </v:shape>
                <v:shape id="_x0000_s1038" type="#_x0000_t202" style="position:absolute;top:48638;width:58312;height:91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" stroked="f">
                  <v:textbox>
                    <w:txbxContent>
                      <w:p w14:paraId="32277158" w14:textId="77777777" w:rsidR="00C15A0C" w:rsidRPr="00AD669F" w:rsidRDefault="00C15A0C" w:rsidP="00C15A0C">
                        <w:r w:rsidRPr="00E85A3D">
                          <w:rPr>
                            <w:b/>
                            <w:i/>
                          </w:rPr>
                          <w:t>Figure 2</w:t>
                        </w:r>
                        <w:r>
                          <w:rPr>
                            <w:i/>
                          </w:rPr>
                          <w:t xml:space="preserve"> </w:t>
                        </w:r>
                        <w:r>
                          <w:t xml:space="preserve">Example of MRI (left)/CT (right) verification images for lumpectomy cavity, lung tumour, liver tumour, and pancreas tumour (from top to bottom). The superior soft tissue contrast is seen with MRI-IGRT and the contours as drawn by a clinician on the image sets are shown for the liver and pancreas cases </w:t>
                        </w:r>
                        <w:r>
                          <w:fldChar w:fldCharType="begin"/>
                        </w:r>
                        <w:r>
                          <w:instrText>ADDIN RW.CITE{{275 Noel,CamilleE 2015}}</w:instrText>
                        </w:r>
                        <w:r>
                          <w:fldChar w:fldCharType="separate"/>
                        </w:r>
                        <w:r>
                          <w:rPr>
                            <w:rFonts w:ascii="Calibri" w:hAnsi="Calibri"/>
                          </w:rPr>
                          <w:t>(17</w:t>
                        </w:r>
                        <w:r w:rsidRPr="00E85A3D">
                          <w:rPr>
                            <w:rFonts w:ascii="Calibri" w:hAnsi="Calibri"/>
                          </w:rPr>
                          <w:t>)</w:t>
                        </w:r>
                        <w:r>
                          <w:fldChar w:fldCharType="end"/>
                        </w:r>
                        <w:r>
                          <w:t>.</w:t>
                        </w:r>
                      </w:p>
                      <w:p w14:paraId="2E34172F" w14:textId="77777777" w:rsidR="00C15A0C" w:rsidRPr="00AD669F" w:rsidRDefault="00C15A0C" w:rsidP="00C15A0C"/>
                    </w:txbxContent>
                  </v:textbox>
                </v:shape>
              </v:group>
            </w:pict>
          </mc:Fallback>
        </mc:AlternateContent>
      </w:r>
    </w:p>
    <w:p w14:paraId="2408DB09" w14:textId="77777777" w:rsidR="00C15A0C" w:rsidRPr="00B515C6" w:rsidRDefault="00C15A0C" w:rsidP="00C15A0C"/>
    <w:p w14:paraId="02C7A5B7" w14:textId="77777777" w:rsidR="00C15A0C" w:rsidRPr="00B515C6" w:rsidRDefault="00C15A0C" w:rsidP="00C15A0C"/>
    <w:p w14:paraId="402D0EDC" w14:textId="77777777" w:rsidR="00C15A0C" w:rsidRPr="00B515C6" w:rsidRDefault="00C15A0C" w:rsidP="00C15A0C"/>
    <w:p w14:paraId="1B9FDC4D" w14:textId="77777777" w:rsidR="00C15A0C" w:rsidRPr="00B515C6" w:rsidRDefault="00C15A0C" w:rsidP="00C15A0C"/>
    <w:p w14:paraId="5ED3404D" w14:textId="77777777" w:rsidR="00C15A0C" w:rsidRPr="00B515C6" w:rsidRDefault="00C15A0C" w:rsidP="00C15A0C"/>
    <w:p w14:paraId="6956AB01" w14:textId="77777777" w:rsidR="00C15A0C" w:rsidRPr="00B515C6" w:rsidRDefault="00C15A0C" w:rsidP="00C15A0C"/>
    <w:p w14:paraId="3CEB27D2" w14:textId="77777777" w:rsidR="00C15A0C" w:rsidRDefault="00C15A0C" w:rsidP="00C15A0C"/>
    <w:p w14:paraId="246370B1" w14:textId="77777777" w:rsidR="00C15A0C" w:rsidRDefault="00C15A0C" w:rsidP="00C15A0C"/>
    <w:p w14:paraId="15E70222" w14:textId="77777777" w:rsidR="00C15A0C" w:rsidRDefault="00C15A0C" w:rsidP="00C15A0C"/>
    <w:p w14:paraId="5A497EEF" w14:textId="77777777" w:rsidR="00C15A0C" w:rsidRDefault="00C15A0C" w:rsidP="00C15A0C"/>
    <w:p w14:paraId="50977396" w14:textId="77777777" w:rsidR="00C15A0C" w:rsidRDefault="00C15A0C" w:rsidP="00C15A0C"/>
    <w:p w14:paraId="5D3A1662" w14:textId="77777777" w:rsidR="00C15A0C" w:rsidRDefault="00C15A0C" w:rsidP="00C15A0C"/>
    <w:p w14:paraId="1879A617" w14:textId="77777777" w:rsidR="00C15A0C" w:rsidRDefault="00C15A0C" w:rsidP="00C15A0C"/>
    <w:p w14:paraId="0DE576D5" w14:textId="77777777" w:rsidR="00C15A0C" w:rsidRDefault="00C15A0C" w:rsidP="00C15A0C"/>
    <w:p w14:paraId="370C7EE1" w14:textId="77777777" w:rsidR="00C15A0C" w:rsidRDefault="00C15A0C" w:rsidP="00C15A0C"/>
    <w:p w14:paraId="756C4BBC" w14:textId="77777777" w:rsidR="00C15A0C" w:rsidRDefault="00C15A0C" w:rsidP="00C15A0C"/>
    <w:p w14:paraId="56A26EDF" w14:textId="77777777" w:rsidR="00C15A0C" w:rsidRDefault="00C15A0C" w:rsidP="00C15A0C"/>
    <w:p w14:paraId="3084395A" w14:textId="77777777" w:rsidR="00C15A0C" w:rsidRDefault="00C15A0C" w:rsidP="00C15A0C"/>
    <w:p w14:paraId="5B991174" w14:textId="77777777" w:rsidR="00C15A0C" w:rsidRDefault="00C15A0C" w:rsidP="00C15A0C"/>
    <w:p w14:paraId="1A3F6E3A" w14:textId="77777777" w:rsidR="00C15A0C" w:rsidRDefault="00C15A0C" w:rsidP="00C15A0C"/>
    <w:p w14:paraId="0E746DCE" w14:textId="77777777" w:rsidR="00C15A0C" w:rsidRDefault="00C15A0C" w:rsidP="00C15A0C"/>
    <w:p w14:paraId="23A53D4C" w14:textId="77777777" w:rsidR="00C15A0C" w:rsidRDefault="00C15A0C" w:rsidP="00C15A0C"/>
    <w:p w14:paraId="152D4EB3" w14:textId="77777777" w:rsidR="00C15A0C" w:rsidRDefault="00C15A0C" w:rsidP="00C15A0C"/>
    <w:p w14:paraId="0630E473" w14:textId="77777777" w:rsidR="00C15A0C" w:rsidRDefault="00C15A0C" w:rsidP="00C15A0C"/>
    <w:p w14:paraId="1CB8C4D4" w14:textId="77777777" w:rsidR="00C15A0C" w:rsidRDefault="00C15A0C" w:rsidP="00C15A0C"/>
    <w:p w14:paraId="7763C391" w14:textId="77777777" w:rsidR="00C15A0C" w:rsidRDefault="00C15A0C" w:rsidP="00C15A0C">
      <w:r>
        <w:rPr>
          <w:noProof/>
          <w:lang w:eastAsia="en-GB"/>
        </w:rPr>
        <w:lastRenderedPageBreak/>
        <mc:AlternateContent>
          <mc:Choice Requires="wpg">
            <w:drawing>
              <wp:anchor distT="0" distB="0" distL="114300" distR="114300" simplePos="0" relativeHeight="251667456" behindDoc="0" locked="0" layoutInCell="1" allowOverlap="1" wp14:anchorId="231AE6A0" wp14:editId="5A0E4A10">
                <wp:simplePos x="0" y="0"/>
                <wp:positionH relativeFrom="column">
                  <wp:posOffset>0</wp:posOffset>
                </wp:positionH>
                <wp:positionV relativeFrom="paragraph">
                  <wp:posOffset>0</wp:posOffset>
                </wp:positionV>
                <wp:extent cx="5391785" cy="4331254"/>
                <wp:effectExtent l="0" t="0" r="0" b="0"/>
                <wp:wrapNone/>
                <wp:docPr id="23" name="Group 23"/>
                <wp:cNvGraphicFramePr/>
                <a:graphic xmlns:a="http://schemas.openxmlformats.org/drawingml/2006/main">
                  <a:graphicData uri="http://schemas.microsoft.com/office/word/2010/wordprocessingGroup">
                    <wpg:wgp>
                      <wpg:cNvGrpSpPr/>
                      <wpg:grpSpPr>
                        <a:xfrm>
                          <a:off x="0" y="0"/>
                          <a:ext cx="5391785" cy="4331254"/>
                          <a:chOff x="0" y="0"/>
                          <a:chExt cx="5391785" cy="4331254"/>
                        </a:xfrm>
                      </wpg:grpSpPr>
                      <pic:pic xmlns:pic="http://schemas.openxmlformats.org/drawingml/2006/picture">
                        <pic:nvPicPr>
                          <pic:cNvPr id="5" name="Picture 5"/>
                          <pic:cNvPicPr>
                            <a:picLocks noChangeAspect="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391785" cy="3183255"/>
                          </a:xfrm>
                          <a:prstGeom prst="rect">
                            <a:avLst/>
                          </a:prstGeom>
                          <a:noFill/>
                          <a:ln>
                            <a:noFill/>
                          </a:ln>
                        </pic:spPr>
                      </pic:pic>
                      <wps:wsp>
                        <wps:cNvPr id="9" name="Text Box 2"/>
                        <wps:cNvSpPr txBox="1">
                          <a:spLocks noChangeArrowheads="1"/>
                        </wps:cNvSpPr>
                        <wps:spPr bwMode="auto">
                          <a:xfrm>
                            <a:off x="0" y="3287949"/>
                            <a:ext cx="5391785" cy="1043305"/>
                          </a:xfrm>
                          <a:prstGeom prst="rect">
                            <a:avLst/>
                          </a:prstGeom>
                          <a:solidFill>
                            <a:srgbClr val="FFFFFF"/>
                          </a:solidFill>
                          <a:ln w="9525">
                            <a:noFill/>
                            <a:miter lim="800000"/>
                            <a:headEnd/>
                            <a:tailEnd/>
                          </a:ln>
                        </wps:spPr>
                        <wps:txbx>
                          <w:txbxContent>
                            <w:p w14:paraId="486259DB" w14:textId="77777777" w:rsidR="00C15A0C" w:rsidRDefault="00C15A0C" w:rsidP="00C15A0C">
                              <w:r w:rsidRPr="000A6FBC">
                                <w:rPr>
                                  <w:b/>
                                  <w:i/>
                                </w:rPr>
                                <w:t>Figure 3</w:t>
                              </w:r>
                              <w:r>
                                <w:rPr>
                                  <w:i/>
                                </w:rPr>
                                <w:t xml:space="preserve"> </w:t>
                              </w:r>
                              <w:r>
                                <w:t>shows transverse (A), sagittal (S) and coronal (C) sections through the GTV of a patient from initial simulation CT scan to last treatment week. PTV at end of inspiration (white) and expiration (black) throughout treatment shows inter- and intra-fractional size changes. Total volume loss at week 6 of treatment was 41.3% of the initial volume (37).</w:t>
                              </w:r>
                            </w:p>
                            <w:p w14:paraId="001DF6A9" w14:textId="77777777" w:rsidR="00C15A0C" w:rsidRPr="00AE0A42" w:rsidRDefault="00C15A0C" w:rsidP="00C15A0C"/>
                          </w:txbxContent>
                        </wps:txbx>
                        <wps:bodyPr rot="0" vert="horz" wrap="square" lIns="91440" tIns="45720" rIns="91440" bIns="45720" anchor="t" anchorCtr="0">
                          <a:noAutofit/>
                        </wps:bodyPr>
                      </wps:wsp>
                    </wpg:wgp>
                  </a:graphicData>
                </a:graphic>
              </wp:anchor>
            </w:drawing>
          </mc:Choice>
          <mc:Fallback>
            <w:pict>
              <v:group w14:anchorId="231AE6A0" id="Group 23" o:spid="_x0000_s1039" style="position:absolute;margin-left:0;margin-top:0;width:424.55pt;height:341.05pt;z-index:251667456" coordsize="53917,4331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">
                <v:shape id="Picture 5" o:spid="_x0000_s1040" type="#_x0000_t75" style="position:absolute;width:53917;height:318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">
                  <v:imagedata r:id="rId13" o:title=""/>
                </v:shape>
                <v:shape id="_x0000_s1041" type="#_x0000_t202" style="position:absolute;top:32879;width:53917;height:104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" stroked="f">
                  <v:textbox>
                    <w:txbxContent>
                      <w:p w14:paraId="486259DB" w14:textId="77777777" w:rsidR="00C15A0C" w:rsidRDefault="00C15A0C" w:rsidP="00C15A0C">
                        <w:r w:rsidRPr="000A6FBC">
                          <w:rPr>
                            <w:b/>
                            <w:i/>
                          </w:rPr>
                          <w:t>Figure 3</w:t>
                        </w:r>
                        <w:r>
                          <w:rPr>
                            <w:i/>
                          </w:rPr>
                          <w:t xml:space="preserve"> </w:t>
                        </w:r>
                        <w:r>
                          <w:t>shows transverse (A), sagittal (S) and coronal (C) sections through the GTV of a patient from initial simulation CT scan to last treatment week. PTV at end of inspiration (white) and expiration (black) throughout treatment shows inter- and intra-fractional size changes. Total volume loss at week 6 of treatment was 41.3% of the initial volume (37).</w:t>
                        </w:r>
                      </w:p>
                      <w:p w14:paraId="001DF6A9" w14:textId="77777777" w:rsidR="00C15A0C" w:rsidRPr="00AE0A42" w:rsidRDefault="00C15A0C" w:rsidP="00C15A0C"/>
                    </w:txbxContent>
                  </v:textbox>
                </v:shape>
              </v:group>
            </w:pict>
          </mc:Fallback>
        </mc:AlternateContent>
      </w:r>
    </w:p>
    <w:p w14:paraId="4952879D" w14:textId="77777777" w:rsidR="00C15A0C" w:rsidRDefault="00C15A0C" w:rsidP="00C15A0C"/>
    <w:p w14:paraId="7E296846" w14:textId="77777777" w:rsidR="00C15A0C" w:rsidRDefault="00C15A0C" w:rsidP="00C15A0C"/>
    <w:p w14:paraId="15924842" w14:textId="77777777" w:rsidR="00C15A0C" w:rsidRDefault="00C15A0C" w:rsidP="00C15A0C"/>
    <w:p w14:paraId="27EAC526" w14:textId="77777777" w:rsidR="00C15A0C" w:rsidRDefault="00C15A0C" w:rsidP="00C15A0C"/>
    <w:p w14:paraId="749A0CFB" w14:textId="77777777" w:rsidR="00C15A0C" w:rsidRDefault="00C15A0C" w:rsidP="00C15A0C"/>
    <w:p w14:paraId="54F0F2A4" w14:textId="77777777" w:rsidR="00C15A0C" w:rsidRDefault="00C15A0C" w:rsidP="00C15A0C"/>
    <w:p w14:paraId="3A99685A" w14:textId="77777777" w:rsidR="00C15A0C" w:rsidRDefault="00C15A0C" w:rsidP="00C15A0C"/>
    <w:p w14:paraId="2A451851" w14:textId="77777777" w:rsidR="00C15A0C" w:rsidRDefault="00C15A0C" w:rsidP="00C15A0C"/>
    <w:p w14:paraId="37C2AA2D" w14:textId="77777777" w:rsidR="00C15A0C" w:rsidRDefault="00C15A0C" w:rsidP="00C15A0C"/>
    <w:p w14:paraId="42075684" w14:textId="77777777" w:rsidR="00C15A0C" w:rsidRDefault="00C15A0C" w:rsidP="00C15A0C"/>
    <w:p w14:paraId="2E8EDB73" w14:textId="77777777" w:rsidR="00C15A0C" w:rsidRDefault="00C15A0C" w:rsidP="00C15A0C"/>
    <w:p w14:paraId="398587EB" w14:textId="77777777" w:rsidR="00C15A0C" w:rsidRDefault="00C15A0C" w:rsidP="00C15A0C"/>
    <w:p w14:paraId="52BC249A" w14:textId="77777777" w:rsidR="00C15A0C" w:rsidRPr="00B515C6" w:rsidRDefault="00C15A0C" w:rsidP="00C15A0C"/>
    <w:p w14:paraId="16D506CF" w14:textId="77777777" w:rsidR="00C15A0C" w:rsidRDefault="00C15A0C" w:rsidP="00C15A0C"/>
    <w:p w14:paraId="0572E508" w14:textId="77777777" w:rsidR="00C15A0C" w:rsidRDefault="00C15A0C" w:rsidP="00C15A0C">
      <w:r>
        <w:br w:type="page"/>
      </w:r>
    </w:p>
    <w:p w14:paraId="23C90F5E" w14:textId="77777777" w:rsidR="00C15A0C" w:rsidRDefault="00C15A0C" w:rsidP="00C15A0C">
      <w:r>
        <w:rPr>
          <w:noProof/>
          <w:lang w:eastAsia="en-GB"/>
        </w:rPr>
        <w:lastRenderedPageBreak/>
        <mc:AlternateContent>
          <mc:Choice Requires="wpg">
            <w:drawing>
              <wp:anchor distT="0" distB="0" distL="114300" distR="114300" simplePos="0" relativeHeight="251668480" behindDoc="0" locked="0" layoutInCell="1" allowOverlap="1" wp14:anchorId="713C1BA8" wp14:editId="29FDDFB0">
                <wp:simplePos x="0" y="0"/>
                <wp:positionH relativeFrom="column">
                  <wp:posOffset>0</wp:posOffset>
                </wp:positionH>
                <wp:positionV relativeFrom="paragraph">
                  <wp:posOffset>0</wp:posOffset>
                </wp:positionV>
                <wp:extent cx="5705475" cy="3097449"/>
                <wp:effectExtent l="0" t="0" r="9525" b="8255"/>
                <wp:wrapNone/>
                <wp:docPr id="22" name="Group 22"/>
                <wp:cNvGraphicFramePr/>
                <a:graphic xmlns:a="http://schemas.openxmlformats.org/drawingml/2006/main">
                  <a:graphicData uri="http://schemas.microsoft.com/office/word/2010/wordprocessingGroup">
                    <wpg:wgp>
                      <wpg:cNvGrpSpPr/>
                      <wpg:grpSpPr>
                        <a:xfrm>
                          <a:off x="0" y="0"/>
                          <a:ext cx="5705475" cy="3097449"/>
                          <a:chOff x="0" y="0"/>
                          <a:chExt cx="5705475" cy="3097449"/>
                        </a:xfrm>
                      </wpg:grpSpPr>
                      <pic:pic xmlns:pic="http://schemas.openxmlformats.org/drawingml/2006/picture">
                        <pic:nvPicPr>
                          <pic:cNvPr id="10" name="Picture 10"/>
                          <pic:cNvPicPr>
                            <a:picLocks noChangeAspect="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05475" cy="2295525"/>
                          </a:xfrm>
                          <a:prstGeom prst="rect">
                            <a:avLst/>
                          </a:prstGeom>
                          <a:noFill/>
                          <a:ln>
                            <a:noFill/>
                          </a:ln>
                        </pic:spPr>
                      </pic:pic>
                      <wps:wsp>
                        <wps:cNvPr id="307" name="Text Box 2"/>
                        <wps:cNvSpPr txBox="1">
                          <a:spLocks noChangeArrowheads="1"/>
                        </wps:cNvSpPr>
                        <wps:spPr bwMode="auto">
                          <a:xfrm>
                            <a:off x="0" y="2373549"/>
                            <a:ext cx="5705218" cy="723900"/>
                          </a:xfrm>
                          <a:prstGeom prst="rect">
                            <a:avLst/>
                          </a:prstGeom>
                          <a:solidFill>
                            <a:srgbClr val="FFFFFF"/>
                          </a:solidFill>
                          <a:ln w="9525">
                            <a:noFill/>
                            <a:miter lim="800000"/>
                            <a:headEnd/>
                            <a:tailEnd/>
                          </a:ln>
                        </wps:spPr>
                        <wps:txbx>
                          <w:txbxContent>
                            <w:p w14:paraId="5E06652C" w14:textId="77777777" w:rsidR="00C15A0C" w:rsidRPr="00247CD8" w:rsidRDefault="00C15A0C" w:rsidP="00C15A0C">
                              <w:r w:rsidRPr="000A6FBC">
                                <w:rPr>
                                  <w:b/>
                                  <w:i/>
                                </w:rPr>
                                <w:t>Figure 4</w:t>
                              </w:r>
                              <w:r>
                                <w:rPr>
                                  <w:i/>
                                </w:rPr>
                                <w:t xml:space="preserve"> </w:t>
                              </w:r>
                              <w:r>
                                <w:t>with two images of the prostate taken a day apart illustrating prostate movement and deformation due to rectal distension highlighting the need to accurately see the target and surrounding organs (29).</w:t>
                              </w:r>
                            </w:p>
                          </w:txbxContent>
                        </wps:txbx>
                        <wps:bodyPr rot="0" vert="horz" wrap="square" lIns="91440" tIns="45720" rIns="91440" bIns="45720" anchor="t" anchorCtr="0">
                          <a:noAutofit/>
                        </wps:bodyPr>
                      </wps:wsp>
                    </wpg:wgp>
                  </a:graphicData>
                </a:graphic>
              </wp:anchor>
            </w:drawing>
          </mc:Choice>
          <mc:Fallback>
            <w:pict>
              <v:group w14:anchorId="713C1BA8" id="Group 22" o:spid="_x0000_s1042" style="position:absolute;margin-left:0;margin-top:0;width:449.25pt;height:243.9pt;z-index:251668480" coordsize="57054,3097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">
                <v:shape id="Picture 10" o:spid="_x0000_s1043" type="#_x0000_t75" style="position:absolute;width:57054;height:229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">
                  <v:imagedata r:id="rId15" o:title=""/>
                </v:shape>
                <v:shape id="_x0000_s1044" type="#_x0000_t202" style="position:absolute;top:23735;width:57052;height:72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" stroked="f">
                  <v:textbox>
                    <w:txbxContent>
                      <w:p w14:paraId="5E06652C" w14:textId="77777777" w:rsidR="00C15A0C" w:rsidRPr="00247CD8" w:rsidRDefault="00C15A0C" w:rsidP="00C15A0C">
                        <w:r w:rsidRPr="000A6FBC">
                          <w:rPr>
                            <w:b/>
                            <w:i/>
                          </w:rPr>
                          <w:t>Figure 4</w:t>
                        </w:r>
                        <w:r>
                          <w:rPr>
                            <w:i/>
                          </w:rPr>
                          <w:t xml:space="preserve"> </w:t>
                        </w:r>
                        <w:r>
                          <w:t>with two images of the prostate taken a day apart illustrating prostate movement and deformation due to rectal distension highlighting the need to accurately see the target and surrounding organs (29).</w:t>
                        </w:r>
                      </w:p>
                    </w:txbxContent>
                  </v:textbox>
                </v:shape>
              </v:group>
            </w:pict>
          </mc:Fallback>
        </mc:AlternateContent>
      </w:r>
    </w:p>
    <w:p w14:paraId="735F4A1C" w14:textId="77777777" w:rsidR="00C15A0C" w:rsidRDefault="00C15A0C" w:rsidP="00C15A0C">
      <w:r>
        <w:br w:type="page"/>
      </w:r>
    </w:p>
    <w:p w14:paraId="29AB0085" w14:textId="77777777" w:rsidR="00C15A0C" w:rsidRDefault="00C15A0C" w:rsidP="00C15A0C">
      <w:r>
        <w:rPr>
          <w:noProof/>
          <w:lang w:eastAsia="en-GB"/>
        </w:rPr>
        <w:lastRenderedPageBreak/>
        <mc:AlternateContent>
          <mc:Choice Requires="wpg">
            <w:drawing>
              <wp:anchor distT="0" distB="0" distL="114300" distR="114300" simplePos="0" relativeHeight="251665408" behindDoc="0" locked="0" layoutInCell="1" allowOverlap="1" wp14:anchorId="0B7B2CE5" wp14:editId="0F760B63">
                <wp:simplePos x="0" y="0"/>
                <wp:positionH relativeFrom="column">
                  <wp:posOffset>-48314</wp:posOffset>
                </wp:positionH>
                <wp:positionV relativeFrom="paragraph">
                  <wp:posOffset>-283291</wp:posOffset>
                </wp:positionV>
                <wp:extent cx="4968240" cy="2807929"/>
                <wp:effectExtent l="0" t="0" r="3810" b="0"/>
                <wp:wrapNone/>
                <wp:docPr id="21" name="Group 21"/>
                <wp:cNvGraphicFramePr/>
                <a:graphic xmlns:a="http://schemas.openxmlformats.org/drawingml/2006/main">
                  <a:graphicData uri="http://schemas.microsoft.com/office/word/2010/wordprocessingGroup">
                    <wpg:wgp>
                      <wpg:cNvGrpSpPr/>
                      <wpg:grpSpPr>
                        <a:xfrm>
                          <a:off x="0" y="0"/>
                          <a:ext cx="4968240" cy="2807929"/>
                          <a:chOff x="0" y="0"/>
                          <a:chExt cx="4968240" cy="2807929"/>
                        </a:xfrm>
                      </wpg:grpSpPr>
                      <wps:wsp>
                        <wps:cNvPr id="217" name="Text Box 2"/>
                        <wps:cNvSpPr txBox="1">
                          <a:spLocks noChangeArrowheads="1"/>
                        </wps:cNvSpPr>
                        <wps:spPr bwMode="auto">
                          <a:xfrm>
                            <a:off x="0" y="2101174"/>
                            <a:ext cx="4968240" cy="706755"/>
                          </a:xfrm>
                          <a:prstGeom prst="rect">
                            <a:avLst/>
                          </a:prstGeom>
                          <a:solidFill>
                            <a:srgbClr val="FFFFFF"/>
                          </a:solidFill>
                          <a:ln w="9525">
                            <a:noFill/>
                            <a:miter lim="800000"/>
                            <a:headEnd/>
                            <a:tailEnd/>
                          </a:ln>
                        </wps:spPr>
                        <wps:txbx>
                          <w:txbxContent>
                            <w:p w14:paraId="3F357D39" w14:textId="77777777" w:rsidR="00C15A0C" w:rsidRPr="004B5D3F" w:rsidRDefault="00C15A0C" w:rsidP="00C15A0C">
                              <w:r w:rsidRPr="000A6FBC">
                                <w:rPr>
                                  <w:b/>
                                  <w:i/>
                                </w:rPr>
                                <w:t>Figure 5</w:t>
                              </w:r>
                              <w:r>
                                <w:rPr>
                                  <w:i/>
                                </w:rPr>
                                <w:t xml:space="preserve">: </w:t>
                              </w:r>
                              <w:r>
                                <w:t>Displacement of cervical seeds due to gas in the rectum (a) shows seeds before treatment (red), (b) shows the seeds after the treatment fraction (black) and (c) is an overlay of the two showing seed displacement (30).</w:t>
                              </w:r>
                            </w:p>
                          </w:txbxContent>
                        </wps:txbx>
                        <wps:bodyPr rot="0" vert="horz" wrap="square" lIns="91440" tIns="45720" rIns="91440" bIns="45720" anchor="t" anchorCtr="0">
                          <a:noAutofit/>
                        </wps:bodyPr>
                      </wps:wsp>
                      <pic:pic xmlns:pic="http://schemas.openxmlformats.org/drawingml/2006/picture">
                        <pic:nvPicPr>
                          <pic:cNvPr id="19" name="Picture 19"/>
                          <pic:cNvPicPr>
                            <a:picLocks noChangeAspect="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683125" cy="2027555"/>
                          </a:xfrm>
                          <a:prstGeom prst="rect">
                            <a:avLst/>
                          </a:prstGeom>
                          <a:noFill/>
                          <a:ln>
                            <a:noFill/>
                          </a:ln>
                        </pic:spPr>
                      </pic:pic>
                    </wpg:wgp>
                  </a:graphicData>
                </a:graphic>
              </wp:anchor>
            </w:drawing>
          </mc:Choice>
          <mc:Fallback>
            <w:pict>
              <v:group w14:anchorId="0B7B2CE5" id="Group 21" o:spid="_x0000_s1045" style="position:absolute;margin-left:-3.8pt;margin-top:-22.3pt;width:391.2pt;height:221.1pt;z-index:251665408" coordsize="49682,2807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">
                <v:shape id="_x0000_s1046" type="#_x0000_t202" style="position:absolute;top:21011;width:49682;height:70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" stroked="f">
                  <v:textbox>
                    <w:txbxContent>
                      <w:p w14:paraId="3F357D39" w14:textId="77777777" w:rsidR="00C15A0C" w:rsidRPr="004B5D3F" w:rsidRDefault="00C15A0C" w:rsidP="00C15A0C">
                        <w:r w:rsidRPr="000A6FBC">
                          <w:rPr>
                            <w:b/>
                            <w:i/>
                          </w:rPr>
                          <w:t>Figure 5</w:t>
                        </w:r>
                        <w:r>
                          <w:rPr>
                            <w:i/>
                          </w:rPr>
                          <w:t xml:space="preserve">: </w:t>
                        </w:r>
                        <w:r>
                          <w:t>Displacement of cervical seeds due to gas in the rectum (a) shows seeds before treatment (red), (b) shows the seeds after the treatment fraction (black) and (c) is an overlay of the two showing seed displacement (30).</w:t>
                        </w:r>
                      </w:p>
                    </w:txbxContent>
                  </v:textbox>
                </v:shape>
                <v:shape id="Picture 19" o:spid="_x0000_s1047" type="#_x0000_t75" style="position:absolute;width:46831;height:2027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">
                  <v:imagedata r:id="rId17" o:title=""/>
                </v:shape>
              </v:group>
            </w:pict>
          </mc:Fallback>
        </mc:AlternateContent>
      </w:r>
    </w:p>
    <w:p w14:paraId="203FBAF8" w14:textId="77777777" w:rsidR="00C15A0C" w:rsidRPr="00B515C6" w:rsidRDefault="00C15A0C" w:rsidP="00C15A0C"/>
    <w:p w14:paraId="47F48EF7" w14:textId="77777777" w:rsidR="00C15A0C" w:rsidRPr="00B515C6" w:rsidRDefault="00C15A0C" w:rsidP="00C15A0C"/>
    <w:p w14:paraId="0C1D6F87" w14:textId="77777777" w:rsidR="00C15A0C" w:rsidRDefault="00C15A0C" w:rsidP="00C15A0C"/>
    <w:p w14:paraId="604C40B1" w14:textId="77777777" w:rsidR="00C15A0C" w:rsidRPr="00B515C6" w:rsidRDefault="00C15A0C" w:rsidP="00C15A0C"/>
    <w:p w14:paraId="685ABE69" w14:textId="77777777" w:rsidR="00C15A0C" w:rsidRPr="00B515C6" w:rsidRDefault="00C15A0C" w:rsidP="00C15A0C"/>
    <w:p w14:paraId="7C47A280" w14:textId="77777777" w:rsidR="00C15A0C" w:rsidRPr="00B515C6" w:rsidRDefault="00C15A0C" w:rsidP="00C15A0C"/>
    <w:p w14:paraId="6331F8F7" w14:textId="77777777" w:rsidR="00C15A0C" w:rsidRPr="00B515C6" w:rsidRDefault="00C15A0C" w:rsidP="00C15A0C"/>
    <w:p w14:paraId="0F290E4D" w14:textId="77777777" w:rsidR="00C15A0C" w:rsidRDefault="00C15A0C" w:rsidP="00C15A0C">
      <w:r>
        <w:br w:type="page"/>
      </w:r>
    </w:p>
    <w:p w14:paraId="35164909" w14:textId="77777777" w:rsidR="00C15A0C" w:rsidRDefault="00C15A0C" w:rsidP="00C15A0C">
      <w:bookmarkStart w:id="0" w:name="_GoBack"/>
      <w:bookmarkEnd w:id="0"/>
      <w:r>
        <w:rPr>
          <w:noProof/>
          <w:lang w:eastAsia="en-GB"/>
        </w:rPr>
        <w:lastRenderedPageBreak/>
        <mc:AlternateContent>
          <mc:Choice Requires="wpg">
            <w:drawing>
              <wp:anchor distT="0" distB="0" distL="114300" distR="114300" simplePos="0" relativeHeight="251661312" behindDoc="0" locked="0" layoutInCell="1" allowOverlap="1" wp14:anchorId="3E9F7F4D" wp14:editId="07E37881">
                <wp:simplePos x="0" y="0"/>
                <wp:positionH relativeFrom="column">
                  <wp:posOffset>9836</wp:posOffset>
                </wp:positionH>
                <wp:positionV relativeFrom="paragraph">
                  <wp:posOffset>233045</wp:posOffset>
                </wp:positionV>
                <wp:extent cx="5249545" cy="4837376"/>
                <wp:effectExtent l="0" t="0" r="8255" b="1905"/>
                <wp:wrapNone/>
                <wp:docPr id="6" name="Group 6"/>
                <wp:cNvGraphicFramePr/>
                <a:graphic xmlns:a="http://schemas.openxmlformats.org/drawingml/2006/main">
                  <a:graphicData uri="http://schemas.microsoft.com/office/word/2010/wordprocessingGroup">
                    <wpg:wgp>
                      <wpg:cNvGrpSpPr/>
                      <wpg:grpSpPr>
                        <a:xfrm>
                          <a:off x="0" y="0"/>
                          <a:ext cx="5249545" cy="4837376"/>
                          <a:chOff x="0" y="0"/>
                          <a:chExt cx="5249545" cy="4837376"/>
                        </a:xfrm>
                      </wpg:grpSpPr>
                      <pic:pic xmlns:pic="http://schemas.openxmlformats.org/drawingml/2006/picture">
                        <pic:nvPicPr>
                          <pic:cNvPr id="7" name="Picture 7"/>
                          <pic:cNvPicPr>
                            <a:picLocks noChangeAspect="1"/>
                          </pic:cNvPicPr>
                        </pic:nvPicPr>
                        <pic:blipFill>
                          <a:blip r:embed="rId18">
                            <a:extLst>
                              <a:ext uri="{28A0092B-C50C-407E-A947-70E740481C1C}">
                                <a14:useLocalDpi xmlns:a14="http://schemas.microsoft.com/office/drawing/2010/main" val="0"/>
                              </a:ext>
                            </a:extLst>
                          </a:blip>
                          <a:srcRect/>
                          <a:stretch>
                            <a:fillRect/>
                          </a:stretch>
                        </pic:blipFill>
                        <pic:spPr bwMode="auto">
                          <a:xfrm>
                            <a:off x="359923" y="0"/>
                            <a:ext cx="4123055" cy="4004945"/>
                          </a:xfrm>
                          <a:prstGeom prst="rect">
                            <a:avLst/>
                          </a:prstGeom>
                          <a:noFill/>
                          <a:ln>
                            <a:noFill/>
                          </a:ln>
                        </pic:spPr>
                      </pic:pic>
                      <wps:wsp>
                        <wps:cNvPr id="8" name="Text Box 2"/>
                        <wps:cNvSpPr txBox="1">
                          <a:spLocks noChangeArrowheads="1"/>
                        </wps:cNvSpPr>
                        <wps:spPr bwMode="auto">
                          <a:xfrm>
                            <a:off x="0" y="4173166"/>
                            <a:ext cx="5249545" cy="664210"/>
                          </a:xfrm>
                          <a:prstGeom prst="rect">
                            <a:avLst/>
                          </a:prstGeom>
                          <a:solidFill>
                            <a:srgbClr val="FFFFFF"/>
                          </a:solidFill>
                          <a:ln w="9525">
                            <a:noFill/>
                            <a:miter lim="800000"/>
                            <a:headEnd/>
                            <a:tailEnd/>
                          </a:ln>
                        </wps:spPr>
                        <wps:txbx>
                          <w:txbxContent>
                            <w:p w14:paraId="7F830B7A" w14:textId="77777777" w:rsidR="00C15A0C" w:rsidRPr="004B5D3F" w:rsidRDefault="00C15A0C" w:rsidP="00C15A0C">
                              <w:r w:rsidRPr="000A6FBC">
                                <w:rPr>
                                  <w:b/>
                                  <w:i/>
                                </w:rPr>
                                <w:t>Figure 6:</w:t>
                              </w:r>
                              <w:r>
                                <w:t xml:space="preserve"> CTV motion results with no registration, bony anatomy registration and soft tissue registration over 4, 9 and 16 minutes. Highlighting that soft-tissue registration corrects for motion in cervical cancer patients (33).</w:t>
                              </w:r>
                            </w:p>
                          </w:txbxContent>
                        </wps:txbx>
                        <wps:bodyPr rot="0" vert="horz" wrap="square" lIns="91440" tIns="45720" rIns="91440" bIns="45720" anchor="t" anchorCtr="0">
                          <a:noAutofit/>
                        </wps:bodyPr>
                      </wps:wsp>
                    </wpg:wgp>
                  </a:graphicData>
                </a:graphic>
              </wp:anchor>
            </w:drawing>
          </mc:Choice>
          <mc:Fallback>
            <w:pict>
              <v:group w14:anchorId="3E9F7F4D" id="Group 6" o:spid="_x0000_s1048" style="position:absolute;margin-left:.75pt;margin-top:18.35pt;width:413.35pt;height:380.9pt;z-index:251661312" coordsize="52495,483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">
                <v:shape id="Picture 7" o:spid="_x0000_s1049" type="#_x0000_t75" style="position:absolute;left:3599;width:41230;height:400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">
                  <v:imagedata r:id="rId19" o:title=""/>
                </v:shape>
                <v:shape id="_x0000_s1050" type="#_x0000_t202" style="position:absolute;top:41731;width:52495;height:66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" stroked="f">
                  <v:textbox>
                    <w:txbxContent>
                      <w:p w14:paraId="7F830B7A" w14:textId="77777777" w:rsidR="00C15A0C" w:rsidRPr="004B5D3F" w:rsidRDefault="00C15A0C" w:rsidP="00C15A0C">
                        <w:r w:rsidRPr="000A6FBC">
                          <w:rPr>
                            <w:b/>
                            <w:i/>
                          </w:rPr>
                          <w:t>Figure 6:</w:t>
                        </w:r>
                        <w:r>
                          <w:t xml:space="preserve"> CTV motion results with no registration, bony anatomy registration and soft tissue registration over 4, 9 and 16 minutes. Highlighting that soft-tissue registration corrects for motion in cervical cancer patients (33).</w:t>
                        </w:r>
                      </w:p>
                    </w:txbxContent>
                  </v:textbox>
                </v:shape>
              </v:group>
            </w:pict>
          </mc:Fallback>
        </mc:AlternateContent>
      </w:r>
    </w:p>
    <w:p w14:paraId="32FCA66D" w14:textId="77777777" w:rsidR="00C15A0C" w:rsidRDefault="00C15A0C" w:rsidP="00C15A0C"/>
    <w:p w14:paraId="21897A5E" w14:textId="77777777" w:rsidR="00C15A0C" w:rsidRPr="00B515C6" w:rsidRDefault="00C15A0C" w:rsidP="00C15A0C"/>
    <w:p w14:paraId="322828AA" w14:textId="77777777" w:rsidR="00C15A0C" w:rsidRPr="00B515C6" w:rsidRDefault="00C15A0C" w:rsidP="00C15A0C"/>
    <w:p w14:paraId="49ACC44B" w14:textId="77777777" w:rsidR="00C15A0C" w:rsidRPr="00B515C6" w:rsidRDefault="00C15A0C" w:rsidP="00C15A0C"/>
    <w:p w14:paraId="03F3567A" w14:textId="77777777" w:rsidR="00C15A0C" w:rsidRPr="00B515C6" w:rsidRDefault="00C15A0C" w:rsidP="00C15A0C"/>
    <w:p w14:paraId="29494902" w14:textId="77777777" w:rsidR="00C15A0C" w:rsidRPr="00B515C6" w:rsidRDefault="00C15A0C" w:rsidP="00C15A0C"/>
    <w:p w14:paraId="7B829E86" w14:textId="77777777" w:rsidR="00C15A0C" w:rsidRPr="00B515C6" w:rsidRDefault="00C15A0C" w:rsidP="00C15A0C"/>
    <w:p w14:paraId="5D0881D9" w14:textId="77777777" w:rsidR="00C15A0C" w:rsidRPr="00B515C6" w:rsidRDefault="00C15A0C" w:rsidP="00C15A0C"/>
    <w:p w14:paraId="2A6A55BF" w14:textId="77777777" w:rsidR="00C15A0C" w:rsidRPr="00B515C6" w:rsidRDefault="00C15A0C" w:rsidP="00C15A0C"/>
    <w:p w14:paraId="4C685A26" w14:textId="77777777" w:rsidR="00C15A0C" w:rsidRPr="00B515C6" w:rsidRDefault="00C15A0C" w:rsidP="00C15A0C"/>
    <w:p w14:paraId="5A5754DF" w14:textId="77777777" w:rsidR="00C15A0C" w:rsidRDefault="00C15A0C" w:rsidP="00C15A0C"/>
    <w:p w14:paraId="635FCC85" w14:textId="77777777" w:rsidR="00C15A0C" w:rsidRDefault="00C15A0C" w:rsidP="00C15A0C"/>
    <w:p w14:paraId="6D35FE87" w14:textId="77777777" w:rsidR="00C15A0C" w:rsidRDefault="00C15A0C" w:rsidP="00C15A0C"/>
    <w:p w14:paraId="4B7276AE" w14:textId="77777777" w:rsidR="00C15A0C" w:rsidRDefault="00C15A0C" w:rsidP="00C15A0C"/>
    <w:p w14:paraId="013FD1F3" w14:textId="77777777" w:rsidR="00C15A0C" w:rsidRDefault="00C15A0C" w:rsidP="00C15A0C"/>
    <w:p w14:paraId="0865F780" w14:textId="77777777" w:rsidR="00C15A0C" w:rsidRDefault="00C15A0C" w:rsidP="00C15A0C"/>
    <w:p w14:paraId="4AD4A106" w14:textId="77777777" w:rsidR="00C15A0C" w:rsidRDefault="00C15A0C" w:rsidP="00C15A0C"/>
    <w:p w14:paraId="5A323902" w14:textId="77777777" w:rsidR="00C15A0C" w:rsidRDefault="00C15A0C" w:rsidP="00C15A0C">
      <w:r>
        <w:br w:type="page"/>
      </w:r>
    </w:p>
    <w:p w14:paraId="53C1F15E" w14:textId="77777777" w:rsidR="00C15A0C" w:rsidRDefault="00C15A0C" w:rsidP="00C15A0C">
      <w:r>
        <w:rPr>
          <w:noProof/>
          <w:lang w:eastAsia="en-GB"/>
        </w:rPr>
        <w:lastRenderedPageBreak/>
        <mc:AlternateContent>
          <mc:Choice Requires="wpg">
            <w:drawing>
              <wp:anchor distT="0" distB="0" distL="114300" distR="114300" simplePos="0" relativeHeight="251669504" behindDoc="0" locked="0" layoutInCell="1" allowOverlap="1" wp14:anchorId="3C92A3F0" wp14:editId="60A7F511">
                <wp:simplePos x="0" y="0"/>
                <wp:positionH relativeFrom="column">
                  <wp:posOffset>-986</wp:posOffset>
                </wp:positionH>
                <wp:positionV relativeFrom="paragraph">
                  <wp:posOffset>26035</wp:posOffset>
                </wp:positionV>
                <wp:extent cx="5727700" cy="3151762"/>
                <wp:effectExtent l="0" t="0" r="6350" b="0"/>
                <wp:wrapNone/>
                <wp:docPr id="11" name="Group 11"/>
                <wp:cNvGraphicFramePr/>
                <a:graphic xmlns:a="http://schemas.openxmlformats.org/drawingml/2006/main">
                  <a:graphicData uri="http://schemas.microsoft.com/office/word/2010/wordprocessingGroup">
                    <wpg:wgp>
                      <wpg:cNvGrpSpPr/>
                      <wpg:grpSpPr>
                        <a:xfrm>
                          <a:off x="0" y="0"/>
                          <a:ext cx="5727700" cy="3151762"/>
                          <a:chOff x="0" y="0"/>
                          <a:chExt cx="5727700" cy="3151762"/>
                        </a:xfrm>
                      </wpg:grpSpPr>
                      <wps:wsp>
                        <wps:cNvPr id="20" name="Text Box 2"/>
                        <wps:cNvSpPr txBox="1">
                          <a:spLocks noChangeArrowheads="1"/>
                        </wps:cNvSpPr>
                        <wps:spPr bwMode="auto">
                          <a:xfrm>
                            <a:off x="0" y="2694562"/>
                            <a:ext cx="5692140" cy="457200"/>
                          </a:xfrm>
                          <a:prstGeom prst="rect">
                            <a:avLst/>
                          </a:prstGeom>
                          <a:solidFill>
                            <a:srgbClr val="FFFFFF"/>
                          </a:solidFill>
                          <a:ln w="9525">
                            <a:noFill/>
                            <a:miter lim="800000"/>
                            <a:headEnd/>
                            <a:tailEnd/>
                          </a:ln>
                        </wps:spPr>
                        <wps:txbx>
                          <w:txbxContent>
                            <w:p w14:paraId="2BC94D03" w14:textId="77777777" w:rsidR="00C15A0C" w:rsidRPr="00DC7140" w:rsidRDefault="00C15A0C" w:rsidP="00C15A0C">
                              <w:r w:rsidRPr="000A6FBC">
                                <w:rPr>
                                  <w:b/>
                                  <w:i/>
                                </w:rPr>
                                <w:t>Figure 7:</w:t>
                              </w:r>
                              <w:r>
                                <w:t xml:space="preserve"> Evidence of volume changes between first scan and a repeat scan three weeks into radiotherapy treatment </w:t>
                              </w:r>
                              <w:r>
                                <w:fldChar w:fldCharType="begin"/>
                              </w:r>
                              <w:r>
                                <w:instrText>ADDIN RW.CITE{{292 Bhandari,Virendra 2014}}</w:instrText>
                              </w:r>
                              <w:r>
                                <w:fldChar w:fldCharType="separate"/>
                              </w:r>
                              <w:r>
                                <w:rPr>
                                  <w:rFonts w:ascii="Calibri" w:hAnsi="Calibri"/>
                                </w:rPr>
                                <w:t>(34</w:t>
                              </w:r>
                              <w:r w:rsidRPr="00082136">
                                <w:rPr>
                                  <w:rFonts w:ascii="Calibri" w:hAnsi="Calibri"/>
                                </w:rPr>
                                <w:t>)</w:t>
                              </w:r>
                              <w:r>
                                <w:fldChar w:fldCharType="end"/>
                              </w:r>
                            </w:p>
                          </w:txbxContent>
                        </wps:txbx>
                        <wps:bodyPr rot="0" vert="horz" wrap="square" lIns="91440" tIns="45720" rIns="91440" bIns="45720" anchor="t" anchorCtr="0">
                          <a:noAutofit/>
                        </wps:bodyPr>
                      </wps:wsp>
                      <pic:pic xmlns:pic="http://schemas.openxmlformats.org/drawingml/2006/picture">
                        <pic:nvPicPr>
                          <pic:cNvPr id="24" name="Picture 24"/>
                          <pic:cNvPicPr>
                            <a:picLocks noChangeAspect="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27700" cy="2700020"/>
                          </a:xfrm>
                          <a:prstGeom prst="rect">
                            <a:avLst/>
                          </a:prstGeom>
                          <a:noFill/>
                          <a:ln>
                            <a:noFill/>
                          </a:ln>
                        </pic:spPr>
                      </pic:pic>
                    </wpg:wgp>
                  </a:graphicData>
                </a:graphic>
              </wp:anchor>
            </w:drawing>
          </mc:Choice>
          <mc:Fallback>
            <w:pict>
              <v:group w14:anchorId="3C92A3F0" id="Group 11" o:spid="_x0000_s1051" style="position:absolute;margin-left:-.1pt;margin-top:2.05pt;width:451pt;height:248.15pt;z-index:251669504" coordsize="57277,3151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">
                <v:shape id="_x0000_s1052" type="#_x0000_t202" style="position:absolute;top:26945;width:56921;height:4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" stroked="f">
                  <v:textbox>
                    <w:txbxContent>
                      <w:p w14:paraId="2BC94D03" w14:textId="77777777" w:rsidR="00C15A0C" w:rsidRPr="00DC7140" w:rsidRDefault="00C15A0C" w:rsidP="00C15A0C">
                        <w:r w:rsidRPr="000A6FBC">
                          <w:rPr>
                            <w:b/>
                            <w:i/>
                          </w:rPr>
                          <w:t>Figure 7:</w:t>
                        </w:r>
                        <w:r>
                          <w:t xml:space="preserve"> Evidence of volume changes between first scan and a repeat scan three weeks into radiotherapy treatment </w:t>
                        </w:r>
                        <w:r>
                          <w:fldChar w:fldCharType="begin"/>
                        </w:r>
                        <w:r>
                          <w:instrText>ADDIN RW.CITE{{292 Bhandari,Virendra 2014}}</w:instrText>
                        </w:r>
                        <w:r>
                          <w:fldChar w:fldCharType="separate"/>
                        </w:r>
                        <w:r>
                          <w:rPr>
                            <w:rFonts w:ascii="Calibri" w:hAnsi="Calibri"/>
                          </w:rPr>
                          <w:t>(34</w:t>
                        </w:r>
                        <w:r w:rsidRPr="00082136">
                          <w:rPr>
                            <w:rFonts w:ascii="Calibri" w:hAnsi="Calibri"/>
                          </w:rPr>
                          <w:t>)</w:t>
                        </w:r>
                        <w:r>
                          <w:fldChar w:fldCharType="end"/>
                        </w:r>
                      </w:p>
                    </w:txbxContent>
                  </v:textbox>
                </v:shape>
                <v:shape id="Picture 24" o:spid="_x0000_s1053" type="#_x0000_t75" style="position:absolute;width:57277;height:270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">
                  <v:imagedata r:id="rId21" o:title=""/>
                </v:shape>
              </v:group>
            </w:pict>
          </mc:Fallback>
        </mc:AlternateContent>
      </w:r>
    </w:p>
    <w:p w14:paraId="525595B7" w14:textId="77777777" w:rsidR="00C15A0C" w:rsidRDefault="00C15A0C" w:rsidP="00C15A0C"/>
    <w:p w14:paraId="385D5CE8" w14:textId="77777777" w:rsidR="00C15A0C" w:rsidRDefault="00C15A0C" w:rsidP="00C15A0C"/>
    <w:p w14:paraId="70C1F86F" w14:textId="77777777" w:rsidR="00C15A0C" w:rsidRDefault="00C15A0C" w:rsidP="00C15A0C"/>
    <w:p w14:paraId="5C64B774" w14:textId="77777777" w:rsidR="00C15A0C" w:rsidRDefault="00C15A0C" w:rsidP="00C15A0C"/>
    <w:p w14:paraId="1EDEC42B" w14:textId="77777777" w:rsidR="00C15A0C" w:rsidRDefault="00C15A0C" w:rsidP="00C15A0C"/>
    <w:p w14:paraId="63187618" w14:textId="77777777" w:rsidR="00C15A0C" w:rsidRDefault="00C15A0C" w:rsidP="00C15A0C"/>
    <w:p w14:paraId="3C7753B5" w14:textId="77777777" w:rsidR="00C15A0C" w:rsidRDefault="00C15A0C" w:rsidP="00C15A0C"/>
    <w:p w14:paraId="48D30A30" w14:textId="77777777" w:rsidR="00C15A0C" w:rsidRDefault="00C15A0C" w:rsidP="00C15A0C"/>
    <w:p w14:paraId="633ABF8F" w14:textId="77777777" w:rsidR="00C15A0C" w:rsidRDefault="00C15A0C" w:rsidP="00C15A0C"/>
    <w:p w14:paraId="5FD3AEE8" w14:textId="77777777" w:rsidR="00C15A0C" w:rsidRDefault="00C15A0C" w:rsidP="00C15A0C"/>
    <w:p w14:paraId="56E9F1F1" w14:textId="77777777" w:rsidR="00C15A0C" w:rsidRDefault="00C15A0C" w:rsidP="00C15A0C">
      <w:r>
        <w:br w:type="page"/>
      </w:r>
    </w:p>
    <w:p w14:paraId="67F38776" w14:textId="77777777" w:rsidR="00C15A0C" w:rsidRPr="00B515C6" w:rsidRDefault="00C15A0C" w:rsidP="00C15A0C">
      <w:r>
        <w:rPr>
          <w:noProof/>
          <w:lang w:eastAsia="en-GB"/>
        </w:rPr>
        <w:lastRenderedPageBreak/>
        <mc:AlternateContent>
          <mc:Choice Requires="wps">
            <w:drawing>
              <wp:anchor distT="45720" distB="45720" distL="114300" distR="114300" simplePos="0" relativeHeight="251659264" behindDoc="0" locked="0" layoutInCell="1" allowOverlap="1" wp14:anchorId="267186F0" wp14:editId="6C525F08">
                <wp:simplePos x="0" y="0"/>
                <wp:positionH relativeFrom="column">
                  <wp:posOffset>-77470</wp:posOffset>
                </wp:positionH>
                <wp:positionV relativeFrom="paragraph">
                  <wp:posOffset>2767241</wp:posOffset>
                </wp:positionV>
                <wp:extent cx="5807075" cy="525780"/>
                <wp:effectExtent l="0" t="0" r="3175" b="7620"/>
                <wp:wrapSquare wrapText="bothSides"/>
                <wp:docPr id="2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07075" cy="525780"/>
                        </a:xfrm>
                        <a:prstGeom prst="rect">
                          <a:avLst/>
                        </a:prstGeom>
                        <a:solidFill>
                          <a:srgbClr val="FFFFFF"/>
                        </a:solidFill>
                        <a:ln w="9525">
                          <a:noFill/>
                          <a:miter lim="800000"/>
                          <a:headEnd/>
                          <a:tailEnd/>
                        </a:ln>
                      </wps:spPr>
                      <wps:txbx>
                        <w:txbxContent>
                          <w:p w14:paraId="5803065A" w14:textId="77777777" w:rsidR="00C15A0C" w:rsidRPr="00F11683" w:rsidRDefault="00C15A0C" w:rsidP="00C15A0C">
                            <w:r w:rsidRPr="000A6FBC">
                              <w:rPr>
                                <w:b/>
                                <w:i/>
                              </w:rPr>
                              <w:t>Table 1</w:t>
                            </w:r>
                            <w:r>
                              <w:rPr>
                                <w:i/>
                              </w:rPr>
                              <w:t xml:space="preserve">: </w:t>
                            </w:r>
                            <w:r>
                              <w:t>Indicating the geometric accuracy, and dose delivered for the most common IGRT methods (4).</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67186F0" id="Text Box 2" o:spid="_x0000_s1054" type="#_x0000_t202" style="position:absolute;margin-left:-6.1pt;margin-top:217.9pt;width:457.25pt;height:41.4pt;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" stroked="f">
                <v:textbox>
                  <w:txbxContent>
                    <w:p w14:paraId="5803065A" w14:textId="77777777" w:rsidR="00C15A0C" w:rsidRPr="00F11683" w:rsidRDefault="00C15A0C" w:rsidP="00C15A0C">
                      <w:r w:rsidRPr="000A6FBC">
                        <w:rPr>
                          <w:b/>
                          <w:i/>
                        </w:rPr>
                        <w:t>Table 1</w:t>
                      </w:r>
                      <w:r>
                        <w:rPr>
                          <w:i/>
                        </w:rPr>
                        <w:t xml:space="preserve">: </w:t>
                      </w:r>
                      <w:r>
                        <w:t>Indicating the geometric accuracy, and dose delivered for the most common IGRT methods (4).</w:t>
                      </w:r>
                    </w:p>
                  </w:txbxContent>
                </v:textbox>
                <w10:wrap type="square"/>
              </v:shape>
            </w:pict>
          </mc:Fallback>
        </mc:AlternateContent>
      </w:r>
      <w:r w:rsidRPr="00B515C6">
        <w:t xml:space="preserve"> </w:t>
      </w:r>
    </w:p>
    <w:tbl>
      <w:tblPr>
        <w:tblStyle w:val="TableGrid"/>
        <w:tblW w:w="0" w:type="auto"/>
        <w:tblLook w:val="04A0" w:firstRow="1" w:lastRow="0" w:firstColumn="1" w:lastColumn="0" w:noHBand="0" w:noVBand="1"/>
      </w:tblPr>
      <w:tblGrid>
        <w:gridCol w:w="2254"/>
        <w:gridCol w:w="2254"/>
        <w:gridCol w:w="2254"/>
        <w:gridCol w:w="2254"/>
      </w:tblGrid>
      <w:tr w:rsidR="00C15A0C" w:rsidRPr="00B515C6" w14:paraId="675FACBF" w14:textId="77777777" w:rsidTr="00BB5824">
        <w:tc>
          <w:tcPr>
            <w:tcW w:w="2254" w:type="dxa"/>
          </w:tcPr>
          <w:p w14:paraId="04A09CB4" w14:textId="77777777" w:rsidR="00C15A0C" w:rsidRPr="00B515C6" w:rsidRDefault="00C15A0C" w:rsidP="00BB5824">
            <w:pPr>
              <w:spacing w:after="200" w:line="276" w:lineRule="auto"/>
            </w:pPr>
            <w:r w:rsidRPr="00B515C6">
              <w:t>IGRT Method</w:t>
            </w:r>
          </w:p>
        </w:tc>
        <w:tc>
          <w:tcPr>
            <w:tcW w:w="2254" w:type="dxa"/>
          </w:tcPr>
          <w:p w14:paraId="20A848E9" w14:textId="77777777" w:rsidR="00C15A0C" w:rsidRPr="00B515C6" w:rsidRDefault="00C15A0C" w:rsidP="00BB5824">
            <w:pPr>
              <w:spacing w:after="200" w:line="276" w:lineRule="auto"/>
            </w:pPr>
            <w:r w:rsidRPr="00B515C6">
              <w:t>Image Acquisition</w:t>
            </w:r>
          </w:p>
        </w:tc>
        <w:tc>
          <w:tcPr>
            <w:tcW w:w="2254" w:type="dxa"/>
          </w:tcPr>
          <w:p w14:paraId="7301C9DD" w14:textId="77777777" w:rsidR="00C15A0C" w:rsidRPr="00B515C6" w:rsidRDefault="00C15A0C" w:rsidP="00BB5824">
            <w:pPr>
              <w:spacing w:after="200" w:line="276" w:lineRule="auto"/>
            </w:pPr>
            <w:r w:rsidRPr="00B515C6">
              <w:t>Average dose per image</w:t>
            </w:r>
          </w:p>
        </w:tc>
        <w:tc>
          <w:tcPr>
            <w:tcW w:w="2254" w:type="dxa"/>
          </w:tcPr>
          <w:p w14:paraId="26AA1E78" w14:textId="77777777" w:rsidR="00C15A0C" w:rsidRPr="00B515C6" w:rsidRDefault="00C15A0C" w:rsidP="00BB5824">
            <w:pPr>
              <w:spacing w:after="200" w:line="276" w:lineRule="auto"/>
            </w:pPr>
            <w:r w:rsidRPr="00B515C6">
              <w:t>Geometric Accuracy</w:t>
            </w:r>
          </w:p>
        </w:tc>
      </w:tr>
      <w:tr w:rsidR="00C15A0C" w:rsidRPr="00B515C6" w14:paraId="04C8C51C" w14:textId="77777777" w:rsidTr="00BB5824">
        <w:tc>
          <w:tcPr>
            <w:tcW w:w="2254" w:type="dxa"/>
          </w:tcPr>
          <w:p w14:paraId="5C72FC58" w14:textId="77777777" w:rsidR="00C15A0C" w:rsidRPr="00B515C6" w:rsidRDefault="00C15A0C" w:rsidP="00BB5824">
            <w:pPr>
              <w:spacing w:after="200" w:line="276" w:lineRule="auto"/>
            </w:pPr>
            <w:r w:rsidRPr="00B515C6">
              <w:t xml:space="preserve">Electronic Portal Image Detector (EPID) kV or MV planar </w:t>
            </w:r>
          </w:p>
        </w:tc>
        <w:tc>
          <w:tcPr>
            <w:tcW w:w="2254" w:type="dxa"/>
          </w:tcPr>
          <w:p w14:paraId="42479775" w14:textId="77777777" w:rsidR="00C15A0C" w:rsidRPr="00B515C6" w:rsidRDefault="00C15A0C" w:rsidP="00BB5824">
            <w:pPr>
              <w:spacing w:after="200" w:line="276" w:lineRule="auto"/>
            </w:pPr>
            <w:r w:rsidRPr="00B515C6">
              <w:t>2D</w:t>
            </w:r>
          </w:p>
        </w:tc>
        <w:tc>
          <w:tcPr>
            <w:tcW w:w="2254" w:type="dxa"/>
          </w:tcPr>
          <w:p w14:paraId="4F8A3506" w14:textId="77777777" w:rsidR="00C15A0C" w:rsidRPr="00B515C6" w:rsidRDefault="00C15A0C" w:rsidP="00BB5824">
            <w:pPr>
              <w:spacing w:after="200" w:line="276" w:lineRule="auto"/>
            </w:pPr>
            <w:r w:rsidRPr="00B515C6">
              <w:t>1-3mGy</w:t>
            </w:r>
          </w:p>
        </w:tc>
        <w:tc>
          <w:tcPr>
            <w:tcW w:w="2254" w:type="dxa"/>
          </w:tcPr>
          <w:p w14:paraId="04211900" w14:textId="77777777" w:rsidR="00C15A0C" w:rsidRPr="00B515C6" w:rsidRDefault="00C15A0C" w:rsidP="00BB5824">
            <w:pPr>
              <w:spacing w:after="200" w:line="276" w:lineRule="auto"/>
            </w:pPr>
            <w:r w:rsidRPr="00B515C6">
              <w:t>1-2mm</w:t>
            </w:r>
          </w:p>
        </w:tc>
      </w:tr>
      <w:tr w:rsidR="00C15A0C" w:rsidRPr="00B515C6" w14:paraId="41696329" w14:textId="77777777" w:rsidTr="00BB5824">
        <w:tc>
          <w:tcPr>
            <w:tcW w:w="2254" w:type="dxa"/>
          </w:tcPr>
          <w:p w14:paraId="253E67D0" w14:textId="77777777" w:rsidR="00C15A0C" w:rsidRPr="00B515C6" w:rsidRDefault="00C15A0C" w:rsidP="00BB5824">
            <w:pPr>
              <w:spacing w:after="200" w:line="276" w:lineRule="auto"/>
            </w:pPr>
            <w:r w:rsidRPr="00B515C6">
              <w:t>Cone-beam CT</w:t>
            </w:r>
          </w:p>
        </w:tc>
        <w:tc>
          <w:tcPr>
            <w:tcW w:w="2254" w:type="dxa"/>
          </w:tcPr>
          <w:p w14:paraId="66216995" w14:textId="77777777" w:rsidR="00C15A0C" w:rsidRPr="00B515C6" w:rsidRDefault="00C15A0C" w:rsidP="00BB5824">
            <w:pPr>
              <w:spacing w:after="200" w:line="276" w:lineRule="auto"/>
            </w:pPr>
            <w:r w:rsidRPr="00B515C6">
              <w:t>3D</w:t>
            </w:r>
          </w:p>
        </w:tc>
        <w:tc>
          <w:tcPr>
            <w:tcW w:w="2254" w:type="dxa"/>
          </w:tcPr>
          <w:p w14:paraId="2ADC5CDC" w14:textId="77777777" w:rsidR="00C15A0C" w:rsidRPr="00B515C6" w:rsidRDefault="00C15A0C" w:rsidP="00BB5824">
            <w:pPr>
              <w:spacing w:after="200" w:line="276" w:lineRule="auto"/>
            </w:pPr>
            <w:r w:rsidRPr="00B515C6">
              <w:t>30-50mGy</w:t>
            </w:r>
          </w:p>
        </w:tc>
        <w:tc>
          <w:tcPr>
            <w:tcW w:w="2254" w:type="dxa"/>
          </w:tcPr>
          <w:p w14:paraId="62E334B1" w14:textId="77777777" w:rsidR="00C15A0C" w:rsidRPr="00B515C6" w:rsidRDefault="00C15A0C" w:rsidP="00BB5824">
            <w:pPr>
              <w:spacing w:after="200" w:line="276" w:lineRule="auto"/>
            </w:pPr>
            <w:r w:rsidRPr="00B515C6">
              <w:t>≤1mm</w:t>
            </w:r>
          </w:p>
        </w:tc>
      </w:tr>
      <w:tr w:rsidR="00C15A0C" w:rsidRPr="00B515C6" w14:paraId="472525E5" w14:textId="77777777" w:rsidTr="00BB5824">
        <w:tc>
          <w:tcPr>
            <w:tcW w:w="2254" w:type="dxa"/>
          </w:tcPr>
          <w:p w14:paraId="030DF537" w14:textId="77777777" w:rsidR="00C15A0C" w:rsidRPr="00B515C6" w:rsidRDefault="00C15A0C" w:rsidP="00BB5824">
            <w:pPr>
              <w:spacing w:after="200" w:line="276" w:lineRule="auto"/>
            </w:pPr>
            <w:r w:rsidRPr="00B515C6">
              <w:t>MVCT</w:t>
            </w:r>
          </w:p>
        </w:tc>
        <w:tc>
          <w:tcPr>
            <w:tcW w:w="2254" w:type="dxa"/>
          </w:tcPr>
          <w:p w14:paraId="4984DFE0" w14:textId="77777777" w:rsidR="00C15A0C" w:rsidRPr="00B515C6" w:rsidRDefault="00C15A0C" w:rsidP="00BB5824">
            <w:pPr>
              <w:spacing w:after="200" w:line="276" w:lineRule="auto"/>
            </w:pPr>
            <w:r w:rsidRPr="00B515C6">
              <w:t>3D</w:t>
            </w:r>
          </w:p>
        </w:tc>
        <w:tc>
          <w:tcPr>
            <w:tcW w:w="2254" w:type="dxa"/>
          </w:tcPr>
          <w:p w14:paraId="098D6441" w14:textId="77777777" w:rsidR="00C15A0C" w:rsidRPr="00B515C6" w:rsidRDefault="00C15A0C" w:rsidP="00BB5824">
            <w:pPr>
              <w:spacing w:after="200" w:line="276" w:lineRule="auto"/>
            </w:pPr>
            <w:r w:rsidRPr="00B515C6">
              <w:t>10-30mGy</w:t>
            </w:r>
          </w:p>
        </w:tc>
        <w:tc>
          <w:tcPr>
            <w:tcW w:w="2254" w:type="dxa"/>
          </w:tcPr>
          <w:p w14:paraId="104BCDDC" w14:textId="77777777" w:rsidR="00C15A0C" w:rsidRPr="00B515C6" w:rsidRDefault="00C15A0C" w:rsidP="00BB5824">
            <w:pPr>
              <w:spacing w:after="200" w:line="276" w:lineRule="auto"/>
            </w:pPr>
            <w:r w:rsidRPr="00B515C6">
              <w:t>≤1mm</w:t>
            </w:r>
          </w:p>
        </w:tc>
      </w:tr>
      <w:tr w:rsidR="00C15A0C" w:rsidRPr="00B515C6" w14:paraId="3B113374" w14:textId="77777777" w:rsidTr="00BB5824">
        <w:tc>
          <w:tcPr>
            <w:tcW w:w="2254" w:type="dxa"/>
          </w:tcPr>
          <w:p w14:paraId="772BAC23" w14:textId="77777777" w:rsidR="00C15A0C" w:rsidRPr="00B515C6" w:rsidRDefault="00C15A0C" w:rsidP="00BB5824">
            <w:pPr>
              <w:spacing w:after="200" w:line="276" w:lineRule="auto"/>
            </w:pPr>
            <w:r w:rsidRPr="00B515C6">
              <w:t>MRI</w:t>
            </w:r>
          </w:p>
        </w:tc>
        <w:tc>
          <w:tcPr>
            <w:tcW w:w="2254" w:type="dxa"/>
          </w:tcPr>
          <w:p w14:paraId="6177B4C5" w14:textId="77777777" w:rsidR="00C15A0C" w:rsidRPr="00B515C6" w:rsidRDefault="00C15A0C" w:rsidP="00BB5824">
            <w:pPr>
              <w:spacing w:after="200" w:line="276" w:lineRule="auto"/>
            </w:pPr>
            <w:r w:rsidRPr="00B515C6">
              <w:t>3D</w:t>
            </w:r>
          </w:p>
        </w:tc>
        <w:tc>
          <w:tcPr>
            <w:tcW w:w="2254" w:type="dxa"/>
          </w:tcPr>
          <w:p w14:paraId="485EE5B9" w14:textId="77777777" w:rsidR="00C15A0C" w:rsidRPr="00B515C6" w:rsidRDefault="00C15A0C" w:rsidP="00BB5824">
            <w:pPr>
              <w:spacing w:after="200" w:line="276" w:lineRule="auto"/>
            </w:pPr>
            <w:r w:rsidRPr="00B515C6">
              <w:t>0</w:t>
            </w:r>
          </w:p>
        </w:tc>
        <w:tc>
          <w:tcPr>
            <w:tcW w:w="2254" w:type="dxa"/>
          </w:tcPr>
          <w:p w14:paraId="7B9FC338" w14:textId="77777777" w:rsidR="00C15A0C" w:rsidRPr="00B515C6" w:rsidRDefault="00C15A0C" w:rsidP="00BB5824">
            <w:pPr>
              <w:spacing w:after="200" w:line="276" w:lineRule="auto"/>
            </w:pPr>
            <w:r w:rsidRPr="00B515C6">
              <w:t>1-2mm</w:t>
            </w:r>
          </w:p>
        </w:tc>
      </w:tr>
    </w:tbl>
    <w:p w14:paraId="1DEFC993" w14:textId="77777777" w:rsidR="00C15A0C" w:rsidRPr="00B515C6" w:rsidRDefault="00C15A0C" w:rsidP="00C15A0C">
      <w:pPr>
        <w:pStyle w:val="NormalWeb"/>
        <w:spacing w:line="276" w:lineRule="auto"/>
      </w:pPr>
      <w:r w:rsidRPr="00615C99">
        <w:rPr>
          <w:rFonts w:asciiTheme="minorHAnsi" w:hAnsiTheme="minorHAnsi"/>
          <w:sz w:val="22"/>
          <w:szCs w:val="22"/>
        </w:rPr>
        <w:t xml:space="preserve"> </w:t>
      </w:r>
    </w:p>
    <w:p w14:paraId="2CD9987A" w14:textId="6D854806" w:rsidR="00C15A0C" w:rsidRDefault="00C15A0C">
      <w:pPr>
        <w:rPr>
          <w:rFonts w:eastAsiaTheme="minorEastAsia" w:cs="Times New Roman"/>
          <w:lang w:eastAsia="en-GB"/>
        </w:rPr>
      </w:pPr>
      <w:r>
        <w:br w:type="page"/>
      </w:r>
    </w:p>
    <w:p w14:paraId="31520E81" w14:textId="77777777" w:rsidR="00106D40" w:rsidRDefault="00106D40" w:rsidP="00106D40">
      <w:pPr>
        <w:rPr>
          <w:rFonts w:eastAsiaTheme="minorEastAsia" w:cs="Times New Roman"/>
          <w:b/>
          <w:lang w:eastAsia="en-GB"/>
        </w:rPr>
      </w:pPr>
    </w:p>
    <w:p w14:paraId="3403418E" w14:textId="77777777" w:rsidR="00106D40" w:rsidRPr="00A21158" w:rsidRDefault="00106D40" w:rsidP="00106D40">
      <w:pPr>
        <w:pStyle w:val="NormalWeb"/>
        <w:spacing w:line="276" w:lineRule="auto"/>
        <w:rPr>
          <w:rFonts w:asciiTheme="minorHAnsi" w:hAnsiTheme="minorHAnsi"/>
          <w:b/>
          <w:sz w:val="22"/>
          <w:szCs w:val="22"/>
        </w:rPr>
      </w:pPr>
      <w:r w:rsidRPr="00A21158">
        <w:rPr>
          <w:rFonts w:asciiTheme="minorHAnsi" w:hAnsiTheme="minorHAnsi"/>
          <w:b/>
          <w:sz w:val="22"/>
          <w:szCs w:val="22"/>
        </w:rPr>
        <w:t>References</w:t>
      </w:r>
    </w:p>
    <w:p w14:paraId="7BF6C47E" w14:textId="77777777" w:rsidR="00106D40" w:rsidRPr="00B0200C" w:rsidRDefault="00106D40" w:rsidP="00106D40">
      <w:pPr>
        <w:rPr>
          <w:rFonts w:eastAsia="Times New Roman"/>
          <w:sz w:val="24"/>
          <w:szCs w:val="24"/>
          <w:lang w:eastAsia="en-GB"/>
        </w:rPr>
      </w:pPr>
      <w:r w:rsidRPr="002B30A4">
        <w:t xml:space="preserve">(1)  </w:t>
      </w:r>
      <w:r w:rsidRPr="002B30A4">
        <w:rPr>
          <w:rFonts w:ascii="Arial" w:eastAsia="Times New Roman" w:hAnsi="Arial" w:cs="Arial"/>
          <w:color w:val="333333"/>
          <w:sz w:val="19"/>
          <w:szCs w:val="19"/>
          <w:shd w:val="clear" w:color="auto" w:fill="FFFFFF"/>
        </w:rPr>
        <w:t xml:space="preserve">Viewray.com: The </w:t>
      </w:r>
      <w:proofErr w:type="spellStart"/>
      <w:r w:rsidRPr="002B30A4">
        <w:rPr>
          <w:rFonts w:ascii="Arial" w:eastAsia="Times New Roman" w:hAnsi="Arial" w:cs="Arial"/>
          <w:color w:val="333333"/>
          <w:sz w:val="19"/>
          <w:szCs w:val="19"/>
          <w:shd w:val="clear" w:color="auto" w:fill="FFFFFF"/>
        </w:rPr>
        <w:t>MRIdian</w:t>
      </w:r>
      <w:proofErr w:type="spellEnd"/>
      <w:r w:rsidRPr="002B30A4">
        <w:rPr>
          <w:rFonts w:ascii="Arial" w:eastAsia="Times New Roman" w:hAnsi="Arial" w:cs="Arial"/>
          <w:color w:val="333333"/>
          <w:sz w:val="19"/>
          <w:szCs w:val="19"/>
          <w:shd w:val="clear" w:color="auto" w:fill="FFFFFF"/>
        </w:rPr>
        <w:t xml:space="preserve"> System - true image guided radiation therapy [internet]; Available from</w:t>
      </w:r>
      <w:r>
        <w:rPr>
          <w:rFonts w:ascii="Arial" w:eastAsia="Times New Roman" w:hAnsi="Arial" w:cs="Arial"/>
          <w:color w:val="333333"/>
          <w:sz w:val="19"/>
          <w:szCs w:val="19"/>
          <w:shd w:val="clear" w:color="auto" w:fill="FFFFFF"/>
        </w:rPr>
        <w:t xml:space="preserve"> </w:t>
      </w:r>
      <w:hyperlink r:id="rId22" w:history="1">
        <w:r w:rsidRPr="00D42227">
          <w:rPr>
            <w:rStyle w:val="Hyperlink"/>
            <w:rFonts w:ascii="Arial" w:eastAsia="Times New Roman" w:hAnsi="Arial" w:cs="Arial"/>
            <w:sz w:val="19"/>
            <w:szCs w:val="19"/>
            <w:shd w:val="clear" w:color="auto" w:fill="FFFFFF"/>
          </w:rPr>
          <w:t>http://www.viewray.com/product</w:t>
        </w:r>
      </w:hyperlink>
      <w:r>
        <w:rPr>
          <w:rFonts w:ascii="Arial" w:eastAsia="Times New Roman" w:hAnsi="Arial" w:cs="Arial"/>
          <w:color w:val="333333"/>
          <w:sz w:val="19"/>
          <w:szCs w:val="19"/>
          <w:shd w:val="clear" w:color="auto" w:fill="FFFFFF"/>
        </w:rPr>
        <w:t xml:space="preserve"> </w:t>
      </w:r>
    </w:p>
    <w:p w14:paraId="44DD02CB" w14:textId="77777777" w:rsidR="00106D40" w:rsidRPr="00E85A3D" w:rsidRDefault="00106D40" w:rsidP="00106D40">
      <w:pPr>
        <w:pStyle w:val="NormalWeb"/>
        <w:rPr>
          <w:rFonts w:ascii="Calibri" w:hAnsi="Calibri"/>
          <w:sz w:val="22"/>
        </w:rPr>
      </w:pPr>
      <w:r>
        <w:rPr>
          <w:highlight w:val="cyan"/>
        </w:rPr>
        <w:fldChar w:fldCharType="begin"/>
      </w:r>
      <w:r>
        <w:rPr>
          <w:highlight w:val="cyan"/>
        </w:rPr>
        <w:instrText>ADDIN RW.BIB</w:instrText>
      </w:r>
      <w:r>
        <w:rPr>
          <w:highlight w:val="cyan"/>
        </w:rPr>
        <w:fldChar w:fldCharType="separate"/>
      </w:r>
      <w:r>
        <w:rPr>
          <w:rFonts w:ascii="Calibri" w:hAnsi="Calibri"/>
          <w:sz w:val="22"/>
        </w:rPr>
        <w:t>(2</w:t>
      </w:r>
      <w:r w:rsidRPr="00E85A3D">
        <w:rPr>
          <w:rFonts w:ascii="Calibri" w:hAnsi="Calibri"/>
          <w:sz w:val="22"/>
        </w:rPr>
        <w:t xml:space="preserve">) Goyal S, </w:t>
      </w:r>
      <w:proofErr w:type="spellStart"/>
      <w:r w:rsidRPr="00E85A3D">
        <w:rPr>
          <w:rFonts w:ascii="Calibri" w:hAnsi="Calibri"/>
          <w:sz w:val="22"/>
        </w:rPr>
        <w:t>Kataria</w:t>
      </w:r>
      <w:proofErr w:type="spellEnd"/>
      <w:r w:rsidRPr="00E85A3D">
        <w:rPr>
          <w:rFonts w:ascii="Calibri" w:hAnsi="Calibri"/>
          <w:sz w:val="22"/>
        </w:rPr>
        <w:t xml:space="preserve"> T. Image Guidance in Radiation Therapy: Techniques and Applications. </w:t>
      </w:r>
      <w:r>
        <w:rPr>
          <w:rFonts w:ascii="Calibri" w:hAnsi="Calibri"/>
          <w:i/>
          <w:sz w:val="22"/>
        </w:rPr>
        <w:t>Radiology R</w:t>
      </w:r>
      <w:r w:rsidRPr="0097036B">
        <w:rPr>
          <w:rFonts w:ascii="Calibri" w:hAnsi="Calibri"/>
          <w:i/>
          <w:sz w:val="22"/>
        </w:rPr>
        <w:t xml:space="preserve">esearch and </w:t>
      </w:r>
      <w:r>
        <w:rPr>
          <w:rFonts w:ascii="Calibri" w:hAnsi="Calibri"/>
          <w:i/>
          <w:sz w:val="22"/>
        </w:rPr>
        <w:t>P</w:t>
      </w:r>
      <w:r w:rsidRPr="0097036B">
        <w:rPr>
          <w:rFonts w:ascii="Calibri" w:hAnsi="Calibri"/>
          <w:i/>
          <w:sz w:val="22"/>
        </w:rPr>
        <w:t>ractice</w:t>
      </w:r>
      <w:r w:rsidRPr="00E85A3D">
        <w:rPr>
          <w:rFonts w:ascii="Calibri" w:hAnsi="Calibri"/>
          <w:sz w:val="22"/>
        </w:rPr>
        <w:t xml:space="preserve"> 2014;</w:t>
      </w:r>
      <w:r>
        <w:rPr>
          <w:rFonts w:ascii="Calibri" w:hAnsi="Calibri"/>
          <w:sz w:val="22"/>
        </w:rPr>
        <w:t xml:space="preserve"> vol </w:t>
      </w:r>
      <w:r w:rsidRPr="00E85A3D">
        <w:rPr>
          <w:rFonts w:ascii="Calibri" w:hAnsi="Calibri"/>
          <w:sz w:val="22"/>
        </w:rPr>
        <w:t>2014</w:t>
      </w:r>
      <w:r>
        <w:rPr>
          <w:rFonts w:ascii="Calibri" w:hAnsi="Calibri"/>
          <w:sz w:val="22"/>
        </w:rPr>
        <w:t>, Article ID 705604. doi:10.1155/2014/705604</w:t>
      </w:r>
      <w:r w:rsidRPr="00E85A3D">
        <w:rPr>
          <w:rFonts w:ascii="Calibri" w:hAnsi="Calibri"/>
          <w:sz w:val="22"/>
        </w:rPr>
        <w:t>.</w:t>
      </w:r>
    </w:p>
    <w:p w14:paraId="6DC10AAC" w14:textId="77777777" w:rsidR="00106D40" w:rsidRPr="00E85A3D" w:rsidRDefault="00106D40" w:rsidP="00106D40">
      <w:pPr>
        <w:pStyle w:val="NormalWeb"/>
        <w:rPr>
          <w:rFonts w:ascii="Calibri" w:hAnsi="Calibri"/>
          <w:sz w:val="22"/>
        </w:rPr>
      </w:pPr>
      <w:r>
        <w:rPr>
          <w:rFonts w:ascii="Calibri" w:hAnsi="Calibri"/>
          <w:sz w:val="22"/>
        </w:rPr>
        <w:t>(3</w:t>
      </w:r>
      <w:r w:rsidRPr="00E85A3D">
        <w:rPr>
          <w:rFonts w:ascii="Calibri" w:hAnsi="Calibri"/>
          <w:sz w:val="22"/>
        </w:rPr>
        <w:t xml:space="preserve">) </w:t>
      </w:r>
      <w:proofErr w:type="spellStart"/>
      <w:r w:rsidRPr="00E85A3D">
        <w:rPr>
          <w:rFonts w:ascii="Calibri" w:hAnsi="Calibri"/>
          <w:sz w:val="22"/>
        </w:rPr>
        <w:t>Oelfke</w:t>
      </w:r>
      <w:proofErr w:type="spellEnd"/>
      <w:r w:rsidRPr="00E85A3D">
        <w:rPr>
          <w:rFonts w:ascii="Calibri" w:hAnsi="Calibri"/>
          <w:sz w:val="22"/>
        </w:rPr>
        <w:t xml:space="preserve"> U. Magnetic Resonance Imaging-guided Radiation Therapy: Technological Innovation Provides a New Vision of Radiation Oncology Practice. </w:t>
      </w:r>
      <w:r>
        <w:rPr>
          <w:rFonts w:ascii="Calibri" w:hAnsi="Calibri"/>
          <w:i/>
          <w:sz w:val="22"/>
        </w:rPr>
        <w:t>Clinical</w:t>
      </w:r>
      <w:r w:rsidRPr="0097036B">
        <w:rPr>
          <w:rFonts w:ascii="Calibri" w:hAnsi="Calibri"/>
          <w:i/>
          <w:sz w:val="22"/>
        </w:rPr>
        <w:t xml:space="preserve"> Oncol</w:t>
      </w:r>
      <w:r>
        <w:rPr>
          <w:rFonts w:ascii="Calibri" w:hAnsi="Calibri"/>
          <w:i/>
          <w:sz w:val="22"/>
        </w:rPr>
        <w:t>ogy</w:t>
      </w:r>
      <w:r w:rsidRPr="0097036B">
        <w:rPr>
          <w:rFonts w:ascii="Calibri" w:hAnsi="Calibri"/>
          <w:i/>
          <w:sz w:val="22"/>
        </w:rPr>
        <w:t xml:space="preserve"> </w:t>
      </w:r>
      <w:r w:rsidRPr="00E85A3D">
        <w:rPr>
          <w:rFonts w:ascii="Calibri" w:hAnsi="Calibri"/>
          <w:sz w:val="22"/>
        </w:rPr>
        <w:t>2015.</w:t>
      </w:r>
    </w:p>
    <w:p w14:paraId="21C35C07" w14:textId="77777777" w:rsidR="00106D40" w:rsidRPr="00E85A3D" w:rsidRDefault="00106D40" w:rsidP="00106D40">
      <w:pPr>
        <w:pStyle w:val="NormalWeb"/>
        <w:rPr>
          <w:rFonts w:ascii="Calibri" w:hAnsi="Calibri"/>
          <w:sz w:val="22"/>
        </w:rPr>
      </w:pPr>
      <w:r>
        <w:rPr>
          <w:rFonts w:ascii="Calibri" w:hAnsi="Calibri"/>
          <w:sz w:val="22"/>
        </w:rPr>
        <w:t>(4</w:t>
      </w:r>
      <w:r w:rsidRPr="00E85A3D">
        <w:rPr>
          <w:rFonts w:ascii="Calibri" w:hAnsi="Calibri"/>
          <w:sz w:val="22"/>
        </w:rPr>
        <w:t xml:space="preserve">) De Los Santos J, </w:t>
      </w:r>
      <w:proofErr w:type="spellStart"/>
      <w:r w:rsidRPr="00E85A3D">
        <w:rPr>
          <w:rFonts w:ascii="Calibri" w:hAnsi="Calibri"/>
          <w:sz w:val="22"/>
        </w:rPr>
        <w:t>Popple</w:t>
      </w:r>
      <w:proofErr w:type="spellEnd"/>
      <w:r w:rsidRPr="00E85A3D">
        <w:rPr>
          <w:rFonts w:ascii="Calibri" w:hAnsi="Calibri"/>
          <w:sz w:val="22"/>
        </w:rPr>
        <w:t xml:space="preserve"> R, </w:t>
      </w:r>
      <w:proofErr w:type="spellStart"/>
      <w:r w:rsidRPr="00E85A3D">
        <w:rPr>
          <w:rFonts w:ascii="Calibri" w:hAnsi="Calibri"/>
          <w:sz w:val="22"/>
        </w:rPr>
        <w:t>Agazaryan</w:t>
      </w:r>
      <w:proofErr w:type="spellEnd"/>
      <w:r w:rsidRPr="00E85A3D">
        <w:rPr>
          <w:rFonts w:ascii="Calibri" w:hAnsi="Calibri"/>
          <w:sz w:val="22"/>
        </w:rPr>
        <w:t xml:space="preserve"> N, </w:t>
      </w:r>
      <w:proofErr w:type="spellStart"/>
      <w:r w:rsidRPr="00E85A3D">
        <w:rPr>
          <w:rFonts w:ascii="Calibri" w:hAnsi="Calibri"/>
          <w:sz w:val="22"/>
        </w:rPr>
        <w:t>Bayouth</w:t>
      </w:r>
      <w:proofErr w:type="spellEnd"/>
      <w:r w:rsidRPr="00E85A3D">
        <w:rPr>
          <w:rFonts w:ascii="Calibri" w:hAnsi="Calibri"/>
          <w:sz w:val="22"/>
        </w:rPr>
        <w:t xml:space="preserve"> JE, Bissonnette J, Bucci MK, et al. Image guided radiation therapy (IGRT) technologies for radiation therapy localization and delivery.</w:t>
      </w:r>
      <w:r w:rsidRPr="0097036B">
        <w:rPr>
          <w:rFonts w:ascii="Calibri" w:hAnsi="Calibri"/>
          <w:i/>
          <w:sz w:val="22"/>
        </w:rPr>
        <w:t xml:space="preserve"> International Journal of Radiation Oncology Biology Physics</w:t>
      </w:r>
      <w:r w:rsidRPr="00E85A3D">
        <w:rPr>
          <w:rFonts w:ascii="Calibri" w:hAnsi="Calibri"/>
          <w:sz w:val="22"/>
        </w:rPr>
        <w:t xml:space="preserve"> 2013;87(1):33-45.</w:t>
      </w:r>
    </w:p>
    <w:p w14:paraId="5EAE2F9D" w14:textId="77777777" w:rsidR="00106D40" w:rsidRPr="00E85A3D" w:rsidRDefault="00106D40" w:rsidP="00106D40">
      <w:pPr>
        <w:pStyle w:val="NormalWeb"/>
        <w:rPr>
          <w:rFonts w:ascii="Calibri" w:hAnsi="Calibri"/>
          <w:sz w:val="22"/>
        </w:rPr>
      </w:pPr>
      <w:r>
        <w:rPr>
          <w:rFonts w:ascii="Calibri" w:hAnsi="Calibri"/>
          <w:sz w:val="22"/>
        </w:rPr>
        <w:t>(5</w:t>
      </w:r>
      <w:r w:rsidRPr="00E85A3D">
        <w:rPr>
          <w:rFonts w:ascii="Calibri" w:hAnsi="Calibri"/>
          <w:sz w:val="22"/>
        </w:rPr>
        <w:t xml:space="preserve">) Metcalfe P, </w:t>
      </w:r>
      <w:proofErr w:type="spellStart"/>
      <w:r w:rsidRPr="00E85A3D">
        <w:rPr>
          <w:rFonts w:ascii="Calibri" w:hAnsi="Calibri"/>
          <w:sz w:val="22"/>
        </w:rPr>
        <w:t>Liney</w:t>
      </w:r>
      <w:proofErr w:type="spellEnd"/>
      <w:r w:rsidRPr="00E85A3D">
        <w:rPr>
          <w:rFonts w:ascii="Calibri" w:hAnsi="Calibri"/>
          <w:sz w:val="22"/>
        </w:rPr>
        <w:t xml:space="preserve"> GP, Holloway L, Walker A, Barton M, Delaney GP, et al. The potential for an enhanced role for MRI in radiation-therapy treatment planning. </w:t>
      </w:r>
      <w:r w:rsidRPr="0097036B">
        <w:rPr>
          <w:rFonts w:ascii="Calibri" w:hAnsi="Calibri"/>
          <w:i/>
          <w:sz w:val="22"/>
        </w:rPr>
        <w:t>Technol</w:t>
      </w:r>
      <w:r>
        <w:rPr>
          <w:rFonts w:ascii="Calibri" w:hAnsi="Calibri"/>
          <w:i/>
          <w:sz w:val="22"/>
        </w:rPr>
        <w:t>ogy in</w:t>
      </w:r>
      <w:r w:rsidRPr="0097036B">
        <w:rPr>
          <w:rFonts w:ascii="Calibri" w:hAnsi="Calibri"/>
          <w:i/>
          <w:sz w:val="22"/>
        </w:rPr>
        <w:t xml:space="preserve"> Cancer Res</w:t>
      </w:r>
      <w:r>
        <w:rPr>
          <w:rFonts w:ascii="Calibri" w:hAnsi="Calibri"/>
          <w:i/>
          <w:sz w:val="22"/>
        </w:rPr>
        <w:t>earch and</w:t>
      </w:r>
      <w:r w:rsidRPr="0097036B">
        <w:rPr>
          <w:rFonts w:ascii="Calibri" w:hAnsi="Calibri"/>
          <w:i/>
          <w:sz w:val="22"/>
        </w:rPr>
        <w:t xml:space="preserve"> Treat</w:t>
      </w:r>
      <w:r>
        <w:rPr>
          <w:rFonts w:ascii="Calibri" w:hAnsi="Calibri"/>
          <w:i/>
          <w:sz w:val="22"/>
        </w:rPr>
        <w:t>ment</w:t>
      </w:r>
      <w:r w:rsidRPr="00E85A3D">
        <w:rPr>
          <w:rFonts w:ascii="Calibri" w:hAnsi="Calibri"/>
          <w:sz w:val="22"/>
        </w:rPr>
        <w:t xml:space="preserve"> 2013 Oct;12(5):429-446.</w:t>
      </w:r>
    </w:p>
    <w:p w14:paraId="5B658747" w14:textId="77777777" w:rsidR="00106D40" w:rsidRPr="00E85A3D" w:rsidRDefault="00106D40" w:rsidP="00106D40">
      <w:pPr>
        <w:pStyle w:val="NormalWeb"/>
        <w:rPr>
          <w:rFonts w:ascii="Calibri" w:hAnsi="Calibri"/>
          <w:sz w:val="22"/>
        </w:rPr>
      </w:pPr>
      <w:r>
        <w:rPr>
          <w:rFonts w:ascii="Calibri" w:hAnsi="Calibri"/>
          <w:sz w:val="22"/>
        </w:rPr>
        <w:t>(6</w:t>
      </w:r>
      <w:r w:rsidRPr="00E85A3D">
        <w:rPr>
          <w:rFonts w:ascii="Calibri" w:hAnsi="Calibri"/>
          <w:sz w:val="22"/>
        </w:rPr>
        <w:t xml:space="preserve">) Green OP, </w:t>
      </w:r>
      <w:proofErr w:type="spellStart"/>
      <w:r w:rsidRPr="00E85A3D">
        <w:rPr>
          <w:rFonts w:ascii="Calibri" w:hAnsi="Calibri"/>
          <w:sz w:val="22"/>
        </w:rPr>
        <w:t>Goddu</w:t>
      </w:r>
      <w:proofErr w:type="spellEnd"/>
      <w:r w:rsidRPr="00E85A3D">
        <w:rPr>
          <w:rFonts w:ascii="Calibri" w:hAnsi="Calibri"/>
          <w:sz w:val="22"/>
        </w:rPr>
        <w:t xml:space="preserve"> S, </w:t>
      </w:r>
      <w:proofErr w:type="spellStart"/>
      <w:r w:rsidRPr="00E85A3D">
        <w:rPr>
          <w:rFonts w:ascii="Calibri" w:hAnsi="Calibri"/>
          <w:sz w:val="22"/>
        </w:rPr>
        <w:t>Mutic</w:t>
      </w:r>
      <w:proofErr w:type="spellEnd"/>
      <w:r w:rsidRPr="00E85A3D">
        <w:rPr>
          <w:rFonts w:ascii="Calibri" w:hAnsi="Calibri"/>
          <w:sz w:val="22"/>
        </w:rPr>
        <w:t xml:space="preserve"> S. SU‐E‐T‐352: Commissioning and Quality Assurance of the First Commercial Hybrid MRI‐IMRT System. </w:t>
      </w:r>
      <w:r w:rsidRPr="0097036B">
        <w:rPr>
          <w:rFonts w:ascii="Calibri" w:hAnsi="Calibri"/>
          <w:i/>
          <w:sz w:val="22"/>
        </w:rPr>
        <w:t>Med</w:t>
      </w:r>
      <w:r>
        <w:rPr>
          <w:rFonts w:ascii="Calibri" w:hAnsi="Calibri"/>
          <w:i/>
          <w:sz w:val="22"/>
        </w:rPr>
        <w:t>ical</w:t>
      </w:r>
      <w:r w:rsidRPr="0097036B">
        <w:rPr>
          <w:rFonts w:ascii="Calibri" w:hAnsi="Calibri"/>
          <w:i/>
          <w:sz w:val="22"/>
        </w:rPr>
        <w:t xml:space="preserve"> Phys</w:t>
      </w:r>
      <w:r>
        <w:rPr>
          <w:rFonts w:ascii="Calibri" w:hAnsi="Calibri"/>
          <w:i/>
          <w:sz w:val="22"/>
        </w:rPr>
        <w:t>ics</w:t>
      </w:r>
      <w:r w:rsidRPr="00E85A3D">
        <w:rPr>
          <w:rFonts w:ascii="Calibri" w:hAnsi="Calibri"/>
          <w:sz w:val="22"/>
        </w:rPr>
        <w:t xml:space="preserve"> 2012;39(6):3785-3785.</w:t>
      </w:r>
    </w:p>
    <w:p w14:paraId="6103A88D" w14:textId="77777777" w:rsidR="00106D40" w:rsidRPr="00E85A3D" w:rsidRDefault="00106D40" w:rsidP="00106D40">
      <w:pPr>
        <w:pStyle w:val="NormalWeb"/>
        <w:rPr>
          <w:rFonts w:ascii="Calibri" w:hAnsi="Calibri"/>
          <w:sz w:val="22"/>
        </w:rPr>
      </w:pPr>
      <w:r>
        <w:rPr>
          <w:rFonts w:ascii="Calibri" w:hAnsi="Calibri"/>
          <w:sz w:val="22"/>
        </w:rPr>
        <w:t>(7</w:t>
      </w:r>
      <w:r w:rsidRPr="00E85A3D">
        <w:rPr>
          <w:rFonts w:ascii="Calibri" w:hAnsi="Calibri"/>
          <w:sz w:val="22"/>
        </w:rPr>
        <w:t xml:space="preserve">) Wooten HO, Rodriguez V, Green O, </w:t>
      </w:r>
      <w:proofErr w:type="spellStart"/>
      <w:r w:rsidRPr="00E85A3D">
        <w:rPr>
          <w:rFonts w:ascii="Calibri" w:hAnsi="Calibri"/>
          <w:sz w:val="22"/>
        </w:rPr>
        <w:t>Kashani</w:t>
      </w:r>
      <w:proofErr w:type="spellEnd"/>
      <w:r w:rsidRPr="00E85A3D">
        <w:rPr>
          <w:rFonts w:ascii="Calibri" w:hAnsi="Calibri"/>
          <w:sz w:val="22"/>
        </w:rPr>
        <w:t xml:space="preserve"> R, </w:t>
      </w:r>
      <w:proofErr w:type="spellStart"/>
      <w:r w:rsidRPr="00E85A3D">
        <w:rPr>
          <w:rFonts w:ascii="Calibri" w:hAnsi="Calibri"/>
          <w:sz w:val="22"/>
        </w:rPr>
        <w:t>Santanam</w:t>
      </w:r>
      <w:proofErr w:type="spellEnd"/>
      <w:r w:rsidRPr="00E85A3D">
        <w:rPr>
          <w:rFonts w:ascii="Calibri" w:hAnsi="Calibri"/>
          <w:sz w:val="22"/>
        </w:rPr>
        <w:t xml:space="preserve"> L, </w:t>
      </w:r>
      <w:proofErr w:type="spellStart"/>
      <w:r w:rsidRPr="00E85A3D">
        <w:rPr>
          <w:rFonts w:ascii="Calibri" w:hAnsi="Calibri"/>
          <w:sz w:val="22"/>
        </w:rPr>
        <w:t>Tanderup</w:t>
      </w:r>
      <w:proofErr w:type="spellEnd"/>
      <w:r w:rsidRPr="00E85A3D">
        <w:rPr>
          <w:rFonts w:ascii="Calibri" w:hAnsi="Calibri"/>
          <w:sz w:val="22"/>
        </w:rPr>
        <w:t xml:space="preserve"> K, et al. Benchmark IMRT evaluation of a Co-60 MRI-guided radiation therapy system. </w:t>
      </w:r>
      <w:r w:rsidRPr="0097036B">
        <w:rPr>
          <w:rFonts w:ascii="Calibri" w:hAnsi="Calibri"/>
          <w:i/>
          <w:sz w:val="22"/>
        </w:rPr>
        <w:t>Radiotherapy and Oncology</w:t>
      </w:r>
      <w:r w:rsidRPr="00E85A3D">
        <w:rPr>
          <w:rFonts w:ascii="Calibri" w:hAnsi="Calibri"/>
          <w:sz w:val="22"/>
        </w:rPr>
        <w:t xml:space="preserve"> 2015;114(3):402-405.</w:t>
      </w:r>
    </w:p>
    <w:p w14:paraId="6466096E" w14:textId="77777777" w:rsidR="00106D40" w:rsidRPr="00E85A3D" w:rsidRDefault="00106D40" w:rsidP="00106D40">
      <w:pPr>
        <w:pStyle w:val="NormalWeb"/>
        <w:rPr>
          <w:rFonts w:ascii="Calibri" w:hAnsi="Calibri"/>
          <w:sz w:val="22"/>
        </w:rPr>
      </w:pPr>
      <w:r>
        <w:rPr>
          <w:rFonts w:ascii="Calibri" w:hAnsi="Calibri"/>
          <w:sz w:val="22"/>
        </w:rPr>
        <w:t>(8</w:t>
      </w:r>
      <w:r w:rsidRPr="00E85A3D">
        <w:rPr>
          <w:rFonts w:ascii="Calibri" w:hAnsi="Calibri"/>
          <w:sz w:val="22"/>
        </w:rPr>
        <w:t xml:space="preserve">) </w:t>
      </w:r>
      <w:proofErr w:type="spellStart"/>
      <w:r>
        <w:rPr>
          <w:rFonts w:ascii="Calibri" w:hAnsi="Calibri"/>
          <w:sz w:val="22"/>
        </w:rPr>
        <w:t>Jaffray</w:t>
      </w:r>
      <w:proofErr w:type="spellEnd"/>
      <w:r>
        <w:rPr>
          <w:rFonts w:ascii="Calibri" w:hAnsi="Calibri"/>
          <w:sz w:val="22"/>
        </w:rPr>
        <w:t xml:space="preserve"> DA, </w:t>
      </w:r>
      <w:proofErr w:type="spellStart"/>
      <w:r>
        <w:rPr>
          <w:rFonts w:ascii="Calibri" w:hAnsi="Calibri"/>
          <w:sz w:val="22"/>
        </w:rPr>
        <w:t>Carlone</w:t>
      </w:r>
      <w:proofErr w:type="spellEnd"/>
      <w:r>
        <w:rPr>
          <w:rFonts w:ascii="Calibri" w:hAnsi="Calibri"/>
          <w:sz w:val="22"/>
        </w:rPr>
        <w:t xml:space="preserve"> MC, Milosevic MF, Breen SL et al. </w:t>
      </w:r>
      <w:r w:rsidRPr="00E85A3D">
        <w:rPr>
          <w:rFonts w:ascii="Calibri" w:hAnsi="Calibri"/>
          <w:sz w:val="22"/>
        </w:rPr>
        <w:t xml:space="preserve">A Facility for Magnetic Resonance–Guided Radiation Therapy. </w:t>
      </w:r>
      <w:r>
        <w:rPr>
          <w:rFonts w:ascii="Calibri" w:hAnsi="Calibri"/>
          <w:i/>
          <w:sz w:val="22"/>
        </w:rPr>
        <w:t>Seminars in R</w:t>
      </w:r>
      <w:r w:rsidRPr="00790A49">
        <w:rPr>
          <w:rFonts w:ascii="Calibri" w:hAnsi="Calibri"/>
          <w:i/>
          <w:sz w:val="22"/>
        </w:rPr>
        <w:t xml:space="preserve">adiation </w:t>
      </w:r>
      <w:r>
        <w:rPr>
          <w:rFonts w:ascii="Calibri" w:hAnsi="Calibri"/>
          <w:i/>
          <w:sz w:val="22"/>
        </w:rPr>
        <w:t>On</w:t>
      </w:r>
      <w:r w:rsidRPr="00790A49">
        <w:rPr>
          <w:rFonts w:ascii="Calibri" w:hAnsi="Calibri"/>
          <w:i/>
          <w:sz w:val="22"/>
        </w:rPr>
        <w:t>cology</w:t>
      </w:r>
      <w:r>
        <w:rPr>
          <w:rFonts w:ascii="Calibri" w:hAnsi="Calibri"/>
          <w:sz w:val="22"/>
        </w:rPr>
        <w:t xml:space="preserve"> </w:t>
      </w:r>
      <w:r w:rsidRPr="00790A49">
        <w:rPr>
          <w:rFonts w:ascii="Calibri" w:hAnsi="Calibri"/>
          <w:sz w:val="22"/>
        </w:rPr>
        <w:t>2014</w:t>
      </w:r>
      <w:r>
        <w:rPr>
          <w:rFonts w:ascii="Calibri" w:hAnsi="Calibri"/>
          <w:sz w:val="22"/>
        </w:rPr>
        <w:t>;24(3):193-195</w:t>
      </w:r>
      <w:r w:rsidRPr="00E85A3D">
        <w:rPr>
          <w:rFonts w:ascii="Calibri" w:hAnsi="Calibri"/>
          <w:sz w:val="22"/>
        </w:rPr>
        <w:t>.</w:t>
      </w:r>
    </w:p>
    <w:p w14:paraId="3984A37E" w14:textId="77777777" w:rsidR="00106D40" w:rsidRPr="00E85A3D" w:rsidRDefault="00106D40" w:rsidP="00106D40">
      <w:pPr>
        <w:pStyle w:val="NormalWeb"/>
        <w:rPr>
          <w:rFonts w:ascii="Calibri" w:hAnsi="Calibri"/>
          <w:sz w:val="22"/>
        </w:rPr>
      </w:pPr>
      <w:r>
        <w:rPr>
          <w:rFonts w:ascii="Calibri" w:hAnsi="Calibri"/>
          <w:sz w:val="22"/>
        </w:rPr>
        <w:t>(9</w:t>
      </w:r>
      <w:r w:rsidRPr="00E85A3D">
        <w:rPr>
          <w:rFonts w:ascii="Calibri" w:hAnsi="Calibri"/>
          <w:sz w:val="22"/>
        </w:rPr>
        <w:t xml:space="preserve">) </w:t>
      </w:r>
      <w:proofErr w:type="spellStart"/>
      <w:r w:rsidRPr="00E85A3D">
        <w:rPr>
          <w:rFonts w:ascii="Calibri" w:hAnsi="Calibri"/>
          <w:sz w:val="22"/>
        </w:rPr>
        <w:t>Mutic</w:t>
      </w:r>
      <w:proofErr w:type="spellEnd"/>
      <w:r w:rsidRPr="00E85A3D">
        <w:rPr>
          <w:rFonts w:ascii="Calibri" w:hAnsi="Calibri"/>
          <w:sz w:val="22"/>
        </w:rPr>
        <w:t xml:space="preserve"> S. WE‐A‐BRA‐02: First Commercial Hybrid MRI‐IMRT System. </w:t>
      </w:r>
      <w:r w:rsidRPr="00790A49">
        <w:rPr>
          <w:rFonts w:ascii="Calibri" w:hAnsi="Calibri"/>
          <w:i/>
          <w:sz w:val="22"/>
        </w:rPr>
        <w:t>Med</w:t>
      </w:r>
      <w:r>
        <w:rPr>
          <w:rFonts w:ascii="Calibri" w:hAnsi="Calibri"/>
          <w:i/>
          <w:sz w:val="22"/>
        </w:rPr>
        <w:t>ical</w:t>
      </w:r>
      <w:r w:rsidRPr="00790A49">
        <w:rPr>
          <w:rFonts w:ascii="Calibri" w:hAnsi="Calibri"/>
          <w:i/>
          <w:sz w:val="22"/>
        </w:rPr>
        <w:t xml:space="preserve"> Phys</w:t>
      </w:r>
      <w:r>
        <w:rPr>
          <w:rFonts w:ascii="Calibri" w:hAnsi="Calibri"/>
          <w:i/>
          <w:sz w:val="22"/>
        </w:rPr>
        <w:t>ics</w:t>
      </w:r>
      <w:r w:rsidRPr="00E85A3D">
        <w:rPr>
          <w:rFonts w:ascii="Calibri" w:hAnsi="Calibri"/>
          <w:sz w:val="22"/>
        </w:rPr>
        <w:t xml:space="preserve"> 2012;39(6):3934-3934.</w:t>
      </w:r>
    </w:p>
    <w:p w14:paraId="3080ED25" w14:textId="77777777" w:rsidR="00106D40" w:rsidRPr="00E85A3D" w:rsidRDefault="00106D40" w:rsidP="00106D40">
      <w:pPr>
        <w:pStyle w:val="NormalWeb"/>
        <w:rPr>
          <w:rFonts w:ascii="Calibri" w:hAnsi="Calibri"/>
          <w:sz w:val="22"/>
        </w:rPr>
      </w:pPr>
      <w:r>
        <w:rPr>
          <w:rFonts w:ascii="Calibri" w:hAnsi="Calibri"/>
          <w:sz w:val="22"/>
        </w:rPr>
        <w:t>(10</w:t>
      </w:r>
      <w:r w:rsidRPr="00E85A3D">
        <w:rPr>
          <w:rFonts w:ascii="Calibri" w:hAnsi="Calibri"/>
          <w:sz w:val="22"/>
        </w:rPr>
        <w:t xml:space="preserve">) </w:t>
      </w:r>
      <w:proofErr w:type="spellStart"/>
      <w:r>
        <w:rPr>
          <w:rFonts w:ascii="Calibri" w:hAnsi="Calibri"/>
          <w:sz w:val="22"/>
        </w:rPr>
        <w:t>Mutic</w:t>
      </w:r>
      <w:proofErr w:type="spellEnd"/>
      <w:r>
        <w:rPr>
          <w:rFonts w:ascii="Calibri" w:hAnsi="Calibri"/>
          <w:sz w:val="22"/>
        </w:rPr>
        <w:t xml:space="preserve"> S, Dempsey JF.  </w:t>
      </w:r>
      <w:r w:rsidRPr="00E85A3D">
        <w:rPr>
          <w:rFonts w:ascii="Calibri" w:hAnsi="Calibri"/>
          <w:sz w:val="22"/>
        </w:rPr>
        <w:t xml:space="preserve">The </w:t>
      </w:r>
      <w:proofErr w:type="spellStart"/>
      <w:r w:rsidRPr="00E85A3D">
        <w:rPr>
          <w:rFonts w:ascii="Calibri" w:hAnsi="Calibri"/>
          <w:sz w:val="22"/>
        </w:rPr>
        <w:t>ViewRay</w:t>
      </w:r>
      <w:proofErr w:type="spellEnd"/>
      <w:r w:rsidRPr="00E85A3D">
        <w:rPr>
          <w:rFonts w:ascii="Calibri" w:hAnsi="Calibri"/>
          <w:sz w:val="22"/>
        </w:rPr>
        <w:t xml:space="preserve"> System: Magnetic Resonance–Guided and Controlled Radiotherapy. </w:t>
      </w:r>
      <w:r>
        <w:rPr>
          <w:rFonts w:ascii="Calibri" w:hAnsi="Calibri"/>
          <w:i/>
          <w:sz w:val="22"/>
        </w:rPr>
        <w:t>Seminars in R</w:t>
      </w:r>
      <w:r w:rsidRPr="00790A49">
        <w:rPr>
          <w:rFonts w:ascii="Calibri" w:hAnsi="Calibri"/>
          <w:i/>
          <w:sz w:val="22"/>
        </w:rPr>
        <w:t xml:space="preserve">adiation </w:t>
      </w:r>
      <w:r>
        <w:rPr>
          <w:rFonts w:ascii="Calibri" w:hAnsi="Calibri"/>
          <w:i/>
          <w:sz w:val="22"/>
        </w:rPr>
        <w:t>O</w:t>
      </w:r>
      <w:r w:rsidRPr="00790A49">
        <w:rPr>
          <w:rFonts w:ascii="Calibri" w:hAnsi="Calibri"/>
          <w:i/>
          <w:sz w:val="22"/>
        </w:rPr>
        <w:t>ncology</w:t>
      </w:r>
      <w:r>
        <w:rPr>
          <w:rFonts w:ascii="Calibri" w:hAnsi="Calibri"/>
          <w:sz w:val="22"/>
        </w:rPr>
        <w:t xml:space="preserve"> 2014;24(3):196-199</w:t>
      </w:r>
      <w:r w:rsidRPr="00E85A3D">
        <w:rPr>
          <w:rFonts w:ascii="Calibri" w:hAnsi="Calibri"/>
          <w:sz w:val="22"/>
        </w:rPr>
        <w:t>.</w:t>
      </w:r>
    </w:p>
    <w:p w14:paraId="5D166C25" w14:textId="77777777" w:rsidR="00106D40" w:rsidRPr="00E85A3D" w:rsidRDefault="00106D40" w:rsidP="00106D40">
      <w:pPr>
        <w:pStyle w:val="NormalWeb"/>
        <w:rPr>
          <w:rFonts w:ascii="Calibri" w:hAnsi="Calibri"/>
          <w:sz w:val="22"/>
        </w:rPr>
      </w:pPr>
      <w:r>
        <w:rPr>
          <w:rFonts w:ascii="Calibri" w:hAnsi="Calibri"/>
          <w:sz w:val="22"/>
        </w:rPr>
        <w:t>(11</w:t>
      </w:r>
      <w:r w:rsidRPr="00E85A3D">
        <w:rPr>
          <w:rFonts w:ascii="Calibri" w:hAnsi="Calibri"/>
          <w:sz w:val="22"/>
        </w:rPr>
        <w:t xml:space="preserve">) </w:t>
      </w:r>
      <w:proofErr w:type="spellStart"/>
      <w:r w:rsidRPr="00E85A3D">
        <w:rPr>
          <w:rFonts w:ascii="Calibri" w:hAnsi="Calibri"/>
          <w:sz w:val="22"/>
        </w:rPr>
        <w:t>Lagendijk</w:t>
      </w:r>
      <w:proofErr w:type="spellEnd"/>
      <w:r w:rsidRPr="00E85A3D">
        <w:rPr>
          <w:rFonts w:ascii="Calibri" w:hAnsi="Calibri"/>
          <w:sz w:val="22"/>
        </w:rPr>
        <w:t xml:space="preserve"> JJ, </w:t>
      </w:r>
      <w:proofErr w:type="spellStart"/>
      <w:r w:rsidRPr="00E85A3D">
        <w:rPr>
          <w:rFonts w:ascii="Calibri" w:hAnsi="Calibri"/>
          <w:sz w:val="22"/>
        </w:rPr>
        <w:t>Raaymakers</w:t>
      </w:r>
      <w:proofErr w:type="spellEnd"/>
      <w:r w:rsidRPr="00E85A3D">
        <w:rPr>
          <w:rFonts w:ascii="Calibri" w:hAnsi="Calibri"/>
          <w:sz w:val="22"/>
        </w:rPr>
        <w:t xml:space="preserve"> BW, Van den Berg, Cornelis AT, </w:t>
      </w:r>
      <w:proofErr w:type="spellStart"/>
      <w:r w:rsidRPr="00E85A3D">
        <w:rPr>
          <w:rFonts w:ascii="Calibri" w:hAnsi="Calibri"/>
          <w:sz w:val="22"/>
        </w:rPr>
        <w:t>Moerland</w:t>
      </w:r>
      <w:proofErr w:type="spellEnd"/>
      <w:r w:rsidRPr="00E85A3D">
        <w:rPr>
          <w:rFonts w:ascii="Calibri" w:hAnsi="Calibri"/>
          <w:sz w:val="22"/>
        </w:rPr>
        <w:t xml:space="preserve"> MA, Philippens ME, van </w:t>
      </w:r>
      <w:proofErr w:type="spellStart"/>
      <w:r w:rsidRPr="00E85A3D">
        <w:rPr>
          <w:rFonts w:ascii="Calibri" w:hAnsi="Calibri"/>
          <w:sz w:val="22"/>
        </w:rPr>
        <w:t>Vulpen</w:t>
      </w:r>
      <w:proofErr w:type="spellEnd"/>
      <w:r w:rsidRPr="00E85A3D">
        <w:rPr>
          <w:rFonts w:ascii="Calibri" w:hAnsi="Calibri"/>
          <w:sz w:val="22"/>
        </w:rPr>
        <w:t xml:space="preserve"> M. MR guidance in radiotherapy. </w:t>
      </w:r>
      <w:r w:rsidRPr="00790A49">
        <w:rPr>
          <w:rFonts w:ascii="Calibri" w:hAnsi="Calibri"/>
          <w:i/>
          <w:sz w:val="22"/>
        </w:rPr>
        <w:t>Phys</w:t>
      </w:r>
      <w:r>
        <w:rPr>
          <w:rFonts w:ascii="Calibri" w:hAnsi="Calibri"/>
          <w:i/>
          <w:sz w:val="22"/>
        </w:rPr>
        <w:t>ics in</w:t>
      </w:r>
      <w:r w:rsidRPr="00790A49">
        <w:rPr>
          <w:rFonts w:ascii="Calibri" w:hAnsi="Calibri"/>
          <w:i/>
          <w:sz w:val="22"/>
        </w:rPr>
        <w:t xml:space="preserve"> Med</w:t>
      </w:r>
      <w:r>
        <w:rPr>
          <w:rFonts w:ascii="Calibri" w:hAnsi="Calibri"/>
          <w:i/>
          <w:sz w:val="22"/>
        </w:rPr>
        <w:t xml:space="preserve">icine and </w:t>
      </w:r>
      <w:r w:rsidRPr="00790A49">
        <w:rPr>
          <w:rFonts w:ascii="Calibri" w:hAnsi="Calibri"/>
          <w:i/>
          <w:sz w:val="22"/>
        </w:rPr>
        <w:t>Biol</w:t>
      </w:r>
      <w:r>
        <w:rPr>
          <w:rFonts w:ascii="Calibri" w:hAnsi="Calibri"/>
          <w:i/>
          <w:sz w:val="22"/>
        </w:rPr>
        <w:t>ogy</w:t>
      </w:r>
      <w:r w:rsidRPr="00E85A3D">
        <w:rPr>
          <w:rFonts w:ascii="Calibri" w:hAnsi="Calibri"/>
          <w:sz w:val="22"/>
        </w:rPr>
        <w:t xml:space="preserve"> 2014;59:349.</w:t>
      </w:r>
    </w:p>
    <w:p w14:paraId="403FC120" w14:textId="77777777" w:rsidR="00106D40" w:rsidRPr="00E85A3D" w:rsidRDefault="00106D40" w:rsidP="00106D40">
      <w:pPr>
        <w:pStyle w:val="NormalWeb"/>
        <w:rPr>
          <w:rFonts w:ascii="Calibri" w:hAnsi="Calibri"/>
          <w:sz w:val="22"/>
        </w:rPr>
      </w:pPr>
      <w:r>
        <w:rPr>
          <w:rFonts w:ascii="Calibri" w:hAnsi="Calibri"/>
          <w:sz w:val="22"/>
        </w:rPr>
        <w:t>(12</w:t>
      </w:r>
      <w:r w:rsidRPr="00E85A3D">
        <w:rPr>
          <w:rFonts w:ascii="Calibri" w:hAnsi="Calibri"/>
          <w:sz w:val="22"/>
        </w:rPr>
        <w:t xml:space="preserve">) Wooten HO, Green O, Yang M, </w:t>
      </w:r>
      <w:proofErr w:type="spellStart"/>
      <w:r w:rsidRPr="00E85A3D">
        <w:rPr>
          <w:rFonts w:ascii="Calibri" w:hAnsi="Calibri"/>
          <w:sz w:val="22"/>
        </w:rPr>
        <w:t>DeWees</w:t>
      </w:r>
      <w:proofErr w:type="spellEnd"/>
      <w:r w:rsidRPr="00E85A3D">
        <w:rPr>
          <w:rFonts w:ascii="Calibri" w:hAnsi="Calibri"/>
          <w:sz w:val="22"/>
        </w:rPr>
        <w:t xml:space="preserve"> T, </w:t>
      </w:r>
      <w:proofErr w:type="spellStart"/>
      <w:r w:rsidRPr="00E85A3D">
        <w:rPr>
          <w:rFonts w:ascii="Calibri" w:hAnsi="Calibri"/>
          <w:sz w:val="22"/>
        </w:rPr>
        <w:t>Kashani</w:t>
      </w:r>
      <w:proofErr w:type="spellEnd"/>
      <w:r w:rsidRPr="00E85A3D">
        <w:rPr>
          <w:rFonts w:ascii="Calibri" w:hAnsi="Calibri"/>
          <w:sz w:val="22"/>
        </w:rPr>
        <w:t xml:space="preserve"> R, Olsen J, et al. Quality of Intensity Modulated Radiation Therapy Treatment Plans Using a (6)(0)Co Magnetic Resonance Image Guidance Radiation Therapy System. </w:t>
      </w:r>
      <w:r w:rsidRPr="00790A49">
        <w:rPr>
          <w:rFonts w:ascii="Calibri" w:hAnsi="Calibri"/>
          <w:i/>
          <w:sz w:val="22"/>
        </w:rPr>
        <w:t>Int</w:t>
      </w:r>
      <w:r>
        <w:rPr>
          <w:rFonts w:ascii="Calibri" w:hAnsi="Calibri"/>
          <w:i/>
          <w:sz w:val="22"/>
        </w:rPr>
        <w:t>ernational</w:t>
      </w:r>
      <w:r w:rsidRPr="00790A49">
        <w:rPr>
          <w:rFonts w:ascii="Calibri" w:hAnsi="Calibri"/>
          <w:i/>
          <w:sz w:val="22"/>
        </w:rPr>
        <w:t xml:space="preserve"> J</w:t>
      </w:r>
      <w:r>
        <w:rPr>
          <w:rFonts w:ascii="Calibri" w:hAnsi="Calibri"/>
          <w:i/>
          <w:sz w:val="22"/>
        </w:rPr>
        <w:t xml:space="preserve">ournal of </w:t>
      </w:r>
      <w:r w:rsidRPr="00790A49">
        <w:rPr>
          <w:rFonts w:ascii="Calibri" w:hAnsi="Calibri"/>
          <w:i/>
          <w:sz w:val="22"/>
        </w:rPr>
        <w:t>Radiat</w:t>
      </w:r>
      <w:r>
        <w:rPr>
          <w:rFonts w:ascii="Calibri" w:hAnsi="Calibri"/>
          <w:i/>
          <w:sz w:val="22"/>
        </w:rPr>
        <w:t>ion</w:t>
      </w:r>
      <w:r w:rsidRPr="00790A49">
        <w:rPr>
          <w:rFonts w:ascii="Calibri" w:hAnsi="Calibri"/>
          <w:i/>
          <w:sz w:val="22"/>
        </w:rPr>
        <w:t xml:space="preserve"> Oncol</w:t>
      </w:r>
      <w:r>
        <w:rPr>
          <w:rFonts w:ascii="Calibri" w:hAnsi="Calibri"/>
          <w:i/>
          <w:sz w:val="22"/>
        </w:rPr>
        <w:t>ogy</w:t>
      </w:r>
      <w:r w:rsidRPr="00790A49">
        <w:rPr>
          <w:rFonts w:ascii="Calibri" w:hAnsi="Calibri"/>
          <w:i/>
          <w:sz w:val="22"/>
        </w:rPr>
        <w:t xml:space="preserve"> Biol</w:t>
      </w:r>
      <w:r>
        <w:rPr>
          <w:rFonts w:ascii="Calibri" w:hAnsi="Calibri"/>
          <w:i/>
          <w:sz w:val="22"/>
        </w:rPr>
        <w:t>ogy</w:t>
      </w:r>
      <w:r w:rsidRPr="00790A49">
        <w:rPr>
          <w:rFonts w:ascii="Calibri" w:hAnsi="Calibri"/>
          <w:i/>
          <w:sz w:val="22"/>
        </w:rPr>
        <w:t xml:space="preserve"> Phys</w:t>
      </w:r>
      <w:r>
        <w:rPr>
          <w:rFonts w:ascii="Calibri" w:hAnsi="Calibri"/>
          <w:i/>
          <w:sz w:val="22"/>
        </w:rPr>
        <w:t>ics</w:t>
      </w:r>
      <w:r w:rsidRPr="00790A49">
        <w:rPr>
          <w:rFonts w:ascii="Calibri" w:hAnsi="Calibri"/>
          <w:i/>
          <w:sz w:val="22"/>
        </w:rPr>
        <w:t xml:space="preserve"> </w:t>
      </w:r>
      <w:r w:rsidRPr="00E85A3D">
        <w:rPr>
          <w:rFonts w:ascii="Calibri" w:hAnsi="Calibri"/>
          <w:sz w:val="22"/>
        </w:rPr>
        <w:t>2015 Jul 15;92(4):771-778.</w:t>
      </w:r>
    </w:p>
    <w:p w14:paraId="68E0C1DD" w14:textId="77777777" w:rsidR="00106D40" w:rsidRPr="00E85A3D" w:rsidRDefault="00106D40" w:rsidP="00106D40">
      <w:pPr>
        <w:pStyle w:val="NormalWeb"/>
        <w:rPr>
          <w:rFonts w:ascii="Calibri" w:hAnsi="Calibri"/>
          <w:sz w:val="22"/>
        </w:rPr>
      </w:pPr>
      <w:r>
        <w:rPr>
          <w:rFonts w:ascii="Calibri" w:hAnsi="Calibri"/>
          <w:sz w:val="22"/>
        </w:rPr>
        <w:t>(13</w:t>
      </w:r>
      <w:r w:rsidRPr="00E85A3D">
        <w:rPr>
          <w:rFonts w:ascii="Calibri" w:hAnsi="Calibri"/>
          <w:sz w:val="22"/>
        </w:rPr>
        <w:t xml:space="preserve">) Kim DW, Chung WK, Yoon M. Imaging doses and secondary cancer risk from kilovoltage cone-beam CT in radiation therapy. </w:t>
      </w:r>
      <w:r w:rsidRPr="00790A49">
        <w:rPr>
          <w:rFonts w:ascii="Calibri" w:hAnsi="Calibri"/>
          <w:i/>
          <w:sz w:val="22"/>
        </w:rPr>
        <w:t>Health Phys</w:t>
      </w:r>
      <w:r>
        <w:rPr>
          <w:rFonts w:ascii="Calibri" w:hAnsi="Calibri"/>
          <w:i/>
          <w:sz w:val="22"/>
        </w:rPr>
        <w:t>ics</w:t>
      </w:r>
      <w:r w:rsidRPr="00E85A3D">
        <w:rPr>
          <w:rFonts w:ascii="Calibri" w:hAnsi="Calibri"/>
          <w:sz w:val="22"/>
        </w:rPr>
        <w:t xml:space="preserve"> 2013 May;104(5):499-503.</w:t>
      </w:r>
    </w:p>
    <w:p w14:paraId="117A21F1" w14:textId="77777777" w:rsidR="00106D40" w:rsidRDefault="00106D40" w:rsidP="00106D40">
      <w:pPr>
        <w:pStyle w:val="NormalWeb"/>
        <w:rPr>
          <w:rFonts w:ascii="Calibri" w:hAnsi="Calibri"/>
          <w:sz w:val="22"/>
        </w:rPr>
      </w:pPr>
      <w:r>
        <w:rPr>
          <w:rFonts w:ascii="Calibri" w:hAnsi="Calibri"/>
          <w:sz w:val="22"/>
        </w:rPr>
        <w:t>(14</w:t>
      </w:r>
      <w:r w:rsidRPr="00E85A3D">
        <w:rPr>
          <w:rFonts w:ascii="Calibri" w:hAnsi="Calibri"/>
          <w:sz w:val="22"/>
        </w:rPr>
        <w:t>) Hoskin PJ</w:t>
      </w:r>
      <w:r>
        <w:rPr>
          <w:rFonts w:ascii="Calibri" w:hAnsi="Calibri"/>
          <w:sz w:val="22"/>
        </w:rPr>
        <w:t>, Gaze M, Greener T, Kirby M et al.</w:t>
      </w:r>
      <w:r w:rsidRPr="00E85A3D">
        <w:rPr>
          <w:rFonts w:ascii="Calibri" w:hAnsi="Calibri"/>
          <w:sz w:val="22"/>
        </w:rPr>
        <w:t xml:space="preserve">. </w:t>
      </w:r>
      <w:r w:rsidRPr="00790A49">
        <w:rPr>
          <w:rFonts w:ascii="Calibri" w:hAnsi="Calibri"/>
          <w:i/>
          <w:sz w:val="22"/>
        </w:rPr>
        <w:t>On target: ensuring geometric accuracy in radiotherapy.</w:t>
      </w:r>
      <w:r w:rsidRPr="00E85A3D">
        <w:rPr>
          <w:rFonts w:ascii="Calibri" w:hAnsi="Calibri"/>
          <w:sz w:val="22"/>
        </w:rPr>
        <w:t xml:space="preserve"> </w:t>
      </w:r>
      <w:r>
        <w:rPr>
          <w:rFonts w:ascii="Calibri" w:hAnsi="Calibri"/>
          <w:sz w:val="22"/>
        </w:rPr>
        <w:t>London</w:t>
      </w:r>
      <w:r w:rsidRPr="00E85A3D">
        <w:rPr>
          <w:rFonts w:ascii="Calibri" w:hAnsi="Calibri"/>
          <w:sz w:val="22"/>
        </w:rPr>
        <w:t>: Royal College of Radiologists; 2008.</w:t>
      </w:r>
    </w:p>
    <w:p w14:paraId="1574C82F" w14:textId="77777777" w:rsidR="00106D40" w:rsidRPr="007B424F" w:rsidRDefault="00106D40" w:rsidP="00106D40">
      <w:pPr>
        <w:rPr>
          <w:rFonts w:ascii="Arial" w:hAnsi="Arial" w:cs="Arial"/>
          <w:color w:val="222222"/>
          <w:sz w:val="19"/>
          <w:szCs w:val="19"/>
          <w:shd w:val="clear" w:color="auto" w:fill="FFFFFF"/>
        </w:rPr>
      </w:pPr>
      <w:r>
        <w:lastRenderedPageBreak/>
        <w:t xml:space="preserve">(15) </w:t>
      </w:r>
      <w:r w:rsidRPr="007B424F">
        <w:rPr>
          <w:rFonts w:cstheme="minorHAnsi"/>
          <w:color w:val="222222"/>
          <w:shd w:val="clear" w:color="auto" w:fill="FFFFFF"/>
        </w:rPr>
        <w:t>National Radiotherapy Implementation Group Report.  </w:t>
      </w:r>
      <w:r w:rsidRPr="007B424F">
        <w:rPr>
          <w:rFonts w:cstheme="minorHAnsi"/>
          <w:i/>
          <w:iCs/>
          <w:color w:val="222222"/>
          <w:shd w:val="clear" w:color="auto" w:fill="FFFFFF"/>
        </w:rPr>
        <w:t>Image Guided Radiotherapy (IGRT): guidance for implementation and use.</w:t>
      </w:r>
      <w:r w:rsidRPr="007B424F">
        <w:rPr>
          <w:rFonts w:cstheme="minorHAnsi"/>
          <w:color w:val="222222"/>
          <w:shd w:val="clear" w:color="auto" w:fill="FFFFFF"/>
        </w:rPr>
        <w:t>  London: NHS, National Cancer Action Team, 2012</w:t>
      </w:r>
    </w:p>
    <w:p w14:paraId="3C307E4E" w14:textId="77777777" w:rsidR="00106D40" w:rsidRPr="00E85A3D" w:rsidRDefault="00106D40" w:rsidP="00106D40">
      <w:pPr>
        <w:pStyle w:val="NormalWeb"/>
        <w:rPr>
          <w:rFonts w:ascii="Calibri" w:hAnsi="Calibri"/>
          <w:sz w:val="22"/>
        </w:rPr>
      </w:pPr>
      <w:r>
        <w:rPr>
          <w:rFonts w:ascii="Calibri" w:hAnsi="Calibri"/>
          <w:sz w:val="22"/>
        </w:rPr>
        <w:t>(16</w:t>
      </w:r>
      <w:r w:rsidRPr="00E85A3D">
        <w:rPr>
          <w:rFonts w:ascii="Calibri" w:hAnsi="Calibri"/>
          <w:sz w:val="22"/>
        </w:rPr>
        <w:t xml:space="preserve">) </w:t>
      </w:r>
      <w:proofErr w:type="spellStart"/>
      <w:r w:rsidRPr="00E85A3D">
        <w:rPr>
          <w:rFonts w:ascii="Calibri" w:hAnsi="Calibri"/>
          <w:sz w:val="22"/>
        </w:rPr>
        <w:t>Bostel</w:t>
      </w:r>
      <w:proofErr w:type="spellEnd"/>
      <w:r w:rsidRPr="00E85A3D">
        <w:rPr>
          <w:rFonts w:ascii="Calibri" w:hAnsi="Calibri"/>
          <w:sz w:val="22"/>
        </w:rPr>
        <w:t xml:space="preserve"> T, Nicolay NH, Grossmann JG, Mohr A, Delorme S, </w:t>
      </w:r>
      <w:proofErr w:type="spellStart"/>
      <w:r w:rsidRPr="00E85A3D">
        <w:rPr>
          <w:rFonts w:ascii="Calibri" w:hAnsi="Calibri"/>
          <w:sz w:val="22"/>
        </w:rPr>
        <w:t>Echner</w:t>
      </w:r>
      <w:proofErr w:type="spellEnd"/>
      <w:r w:rsidRPr="00E85A3D">
        <w:rPr>
          <w:rFonts w:ascii="Calibri" w:hAnsi="Calibri"/>
          <w:sz w:val="22"/>
        </w:rPr>
        <w:t xml:space="preserve"> G, et al. MR-guidance--a clinical study to evaluate a shuttle- based MR-</w:t>
      </w:r>
      <w:proofErr w:type="spellStart"/>
      <w:r w:rsidRPr="00E85A3D">
        <w:rPr>
          <w:rFonts w:ascii="Calibri" w:hAnsi="Calibri"/>
          <w:sz w:val="22"/>
        </w:rPr>
        <w:t>linac</w:t>
      </w:r>
      <w:proofErr w:type="spellEnd"/>
      <w:r w:rsidRPr="00E85A3D">
        <w:rPr>
          <w:rFonts w:ascii="Calibri" w:hAnsi="Calibri"/>
          <w:sz w:val="22"/>
        </w:rPr>
        <w:t xml:space="preserve"> connection to provide MR-guided radiotherapy. </w:t>
      </w:r>
      <w:r w:rsidRPr="00790A49">
        <w:rPr>
          <w:rFonts w:ascii="Calibri" w:hAnsi="Calibri"/>
          <w:i/>
          <w:sz w:val="22"/>
        </w:rPr>
        <w:t>Radiat</w:t>
      </w:r>
      <w:r>
        <w:rPr>
          <w:rFonts w:ascii="Calibri" w:hAnsi="Calibri"/>
          <w:i/>
          <w:sz w:val="22"/>
        </w:rPr>
        <w:t>ion</w:t>
      </w:r>
      <w:r w:rsidRPr="00790A49">
        <w:rPr>
          <w:rFonts w:ascii="Calibri" w:hAnsi="Calibri"/>
          <w:i/>
          <w:sz w:val="22"/>
        </w:rPr>
        <w:t xml:space="preserve"> Oncol</w:t>
      </w:r>
      <w:r>
        <w:rPr>
          <w:rFonts w:ascii="Calibri" w:hAnsi="Calibri"/>
          <w:i/>
          <w:sz w:val="22"/>
        </w:rPr>
        <w:t>ogy</w:t>
      </w:r>
      <w:r w:rsidRPr="00E85A3D">
        <w:rPr>
          <w:rFonts w:ascii="Calibri" w:hAnsi="Calibri"/>
          <w:sz w:val="22"/>
        </w:rPr>
        <w:t xml:space="preserve"> 2014 Jan 9;9:12-717X-9-12.</w:t>
      </w:r>
    </w:p>
    <w:p w14:paraId="2B6A37E6" w14:textId="77777777" w:rsidR="00106D40" w:rsidRPr="00E85A3D" w:rsidRDefault="00106D40" w:rsidP="00106D40">
      <w:pPr>
        <w:pStyle w:val="NormalWeb"/>
        <w:rPr>
          <w:rFonts w:ascii="Calibri" w:hAnsi="Calibri"/>
          <w:sz w:val="22"/>
        </w:rPr>
      </w:pPr>
      <w:r>
        <w:rPr>
          <w:rFonts w:ascii="Calibri" w:hAnsi="Calibri"/>
          <w:sz w:val="22"/>
        </w:rPr>
        <w:t>(17</w:t>
      </w:r>
      <w:r w:rsidRPr="00E85A3D">
        <w:rPr>
          <w:rFonts w:ascii="Calibri" w:hAnsi="Calibri"/>
          <w:sz w:val="22"/>
        </w:rPr>
        <w:t xml:space="preserve">) Noel CE, Parikh PJ, Spencer CR, Green OL, Hu Y, </w:t>
      </w:r>
      <w:proofErr w:type="spellStart"/>
      <w:r w:rsidRPr="00E85A3D">
        <w:rPr>
          <w:rFonts w:ascii="Calibri" w:hAnsi="Calibri"/>
          <w:sz w:val="22"/>
        </w:rPr>
        <w:t>Mutic</w:t>
      </w:r>
      <w:proofErr w:type="spellEnd"/>
      <w:r w:rsidRPr="00E85A3D">
        <w:rPr>
          <w:rFonts w:ascii="Calibri" w:hAnsi="Calibri"/>
          <w:sz w:val="22"/>
        </w:rPr>
        <w:t xml:space="preserve"> S, et al. Comparison of onboard low-field magnetic resonance imaging versus onboard computed tomography for anatomy visualization in radiotherapy. </w:t>
      </w:r>
      <w:r w:rsidRPr="00790A49">
        <w:rPr>
          <w:rFonts w:ascii="Calibri" w:hAnsi="Calibri"/>
          <w:i/>
          <w:sz w:val="22"/>
        </w:rPr>
        <w:t xml:space="preserve">Acta </w:t>
      </w:r>
      <w:proofErr w:type="spellStart"/>
      <w:r w:rsidRPr="00790A49">
        <w:rPr>
          <w:rFonts w:ascii="Calibri" w:hAnsi="Calibri"/>
          <w:i/>
          <w:sz w:val="22"/>
        </w:rPr>
        <w:t>Oncol</w:t>
      </w:r>
      <w:r>
        <w:rPr>
          <w:rFonts w:ascii="Calibri" w:hAnsi="Calibri"/>
          <w:i/>
          <w:sz w:val="22"/>
        </w:rPr>
        <w:t>ogica</w:t>
      </w:r>
      <w:proofErr w:type="spellEnd"/>
      <w:r w:rsidRPr="00790A49">
        <w:rPr>
          <w:rFonts w:ascii="Calibri" w:hAnsi="Calibri"/>
          <w:i/>
          <w:sz w:val="22"/>
        </w:rPr>
        <w:t xml:space="preserve"> </w:t>
      </w:r>
      <w:r w:rsidRPr="00E85A3D">
        <w:rPr>
          <w:rFonts w:ascii="Calibri" w:hAnsi="Calibri"/>
          <w:sz w:val="22"/>
        </w:rPr>
        <w:t>2015;54(9):1474-1482.</w:t>
      </w:r>
    </w:p>
    <w:p w14:paraId="24EF49EC" w14:textId="77777777" w:rsidR="00106D40" w:rsidRPr="00E85A3D" w:rsidRDefault="00106D40" w:rsidP="00106D40">
      <w:pPr>
        <w:pStyle w:val="NormalWeb"/>
        <w:rPr>
          <w:rFonts w:ascii="Calibri" w:hAnsi="Calibri"/>
          <w:sz w:val="22"/>
        </w:rPr>
      </w:pPr>
      <w:r>
        <w:rPr>
          <w:rFonts w:ascii="Calibri" w:hAnsi="Calibri"/>
          <w:sz w:val="22"/>
        </w:rPr>
        <w:t>(18</w:t>
      </w:r>
      <w:r w:rsidRPr="00E85A3D">
        <w:rPr>
          <w:rFonts w:ascii="Calibri" w:hAnsi="Calibri"/>
          <w:sz w:val="22"/>
        </w:rPr>
        <w:t xml:space="preserve">) </w:t>
      </w:r>
      <w:proofErr w:type="spellStart"/>
      <w:r w:rsidRPr="00E85A3D">
        <w:rPr>
          <w:rFonts w:ascii="Calibri" w:hAnsi="Calibri"/>
          <w:sz w:val="22"/>
        </w:rPr>
        <w:t>Kontaxis</w:t>
      </w:r>
      <w:proofErr w:type="spellEnd"/>
      <w:r w:rsidRPr="00E85A3D">
        <w:rPr>
          <w:rFonts w:ascii="Calibri" w:hAnsi="Calibri"/>
          <w:sz w:val="22"/>
        </w:rPr>
        <w:t xml:space="preserve"> C, </w:t>
      </w:r>
      <w:proofErr w:type="spellStart"/>
      <w:r w:rsidRPr="00E85A3D">
        <w:rPr>
          <w:rFonts w:ascii="Calibri" w:hAnsi="Calibri"/>
          <w:sz w:val="22"/>
        </w:rPr>
        <w:t>Bol</w:t>
      </w:r>
      <w:proofErr w:type="spellEnd"/>
      <w:r w:rsidRPr="00E85A3D">
        <w:rPr>
          <w:rFonts w:ascii="Calibri" w:hAnsi="Calibri"/>
          <w:sz w:val="22"/>
        </w:rPr>
        <w:t xml:space="preserve"> G, </w:t>
      </w:r>
      <w:proofErr w:type="spellStart"/>
      <w:r w:rsidRPr="00E85A3D">
        <w:rPr>
          <w:rFonts w:ascii="Calibri" w:hAnsi="Calibri"/>
          <w:sz w:val="22"/>
        </w:rPr>
        <w:t>Lagendijk</w:t>
      </w:r>
      <w:proofErr w:type="spellEnd"/>
      <w:r w:rsidRPr="00E85A3D">
        <w:rPr>
          <w:rFonts w:ascii="Calibri" w:hAnsi="Calibri"/>
          <w:sz w:val="22"/>
        </w:rPr>
        <w:t xml:space="preserve"> J, </w:t>
      </w:r>
      <w:proofErr w:type="spellStart"/>
      <w:r w:rsidRPr="00E85A3D">
        <w:rPr>
          <w:rFonts w:ascii="Calibri" w:hAnsi="Calibri"/>
          <w:sz w:val="22"/>
        </w:rPr>
        <w:t>Raaymakers</w:t>
      </w:r>
      <w:proofErr w:type="spellEnd"/>
      <w:r w:rsidRPr="00E85A3D">
        <w:rPr>
          <w:rFonts w:ascii="Calibri" w:hAnsi="Calibri"/>
          <w:sz w:val="22"/>
        </w:rPr>
        <w:t xml:space="preserve"> B. A new methodology for inter-and intrafraction plan adaptation for the MR-</w:t>
      </w:r>
      <w:proofErr w:type="spellStart"/>
      <w:r w:rsidRPr="00E85A3D">
        <w:rPr>
          <w:rFonts w:ascii="Calibri" w:hAnsi="Calibri"/>
          <w:sz w:val="22"/>
        </w:rPr>
        <w:t>linac</w:t>
      </w:r>
      <w:proofErr w:type="spellEnd"/>
      <w:r w:rsidRPr="00E85A3D">
        <w:rPr>
          <w:rFonts w:ascii="Calibri" w:hAnsi="Calibri"/>
          <w:sz w:val="22"/>
        </w:rPr>
        <w:t xml:space="preserve">. </w:t>
      </w:r>
      <w:r w:rsidRPr="00790A49">
        <w:rPr>
          <w:rFonts w:ascii="Calibri" w:hAnsi="Calibri"/>
          <w:i/>
          <w:sz w:val="22"/>
        </w:rPr>
        <w:t>Phys</w:t>
      </w:r>
      <w:r>
        <w:rPr>
          <w:rFonts w:ascii="Calibri" w:hAnsi="Calibri"/>
          <w:i/>
          <w:sz w:val="22"/>
        </w:rPr>
        <w:t>ics</w:t>
      </w:r>
      <w:r w:rsidRPr="00790A49">
        <w:rPr>
          <w:rFonts w:ascii="Calibri" w:hAnsi="Calibri"/>
          <w:i/>
          <w:sz w:val="22"/>
        </w:rPr>
        <w:t xml:space="preserve"> </w:t>
      </w:r>
      <w:r>
        <w:rPr>
          <w:rFonts w:ascii="Calibri" w:hAnsi="Calibri"/>
          <w:i/>
          <w:sz w:val="22"/>
        </w:rPr>
        <w:t xml:space="preserve">in </w:t>
      </w:r>
      <w:r w:rsidRPr="00790A49">
        <w:rPr>
          <w:rFonts w:ascii="Calibri" w:hAnsi="Calibri"/>
          <w:i/>
          <w:sz w:val="22"/>
        </w:rPr>
        <w:t>Med</w:t>
      </w:r>
      <w:r>
        <w:rPr>
          <w:rFonts w:ascii="Calibri" w:hAnsi="Calibri"/>
          <w:i/>
          <w:sz w:val="22"/>
        </w:rPr>
        <w:t>icine and</w:t>
      </w:r>
      <w:r w:rsidRPr="00790A49">
        <w:rPr>
          <w:rFonts w:ascii="Calibri" w:hAnsi="Calibri"/>
          <w:i/>
          <w:sz w:val="22"/>
        </w:rPr>
        <w:t xml:space="preserve"> Biol</w:t>
      </w:r>
      <w:r>
        <w:rPr>
          <w:rFonts w:ascii="Calibri" w:hAnsi="Calibri"/>
          <w:i/>
          <w:sz w:val="22"/>
        </w:rPr>
        <w:t>ogy</w:t>
      </w:r>
      <w:r w:rsidRPr="00E85A3D">
        <w:rPr>
          <w:rFonts w:ascii="Calibri" w:hAnsi="Calibri"/>
          <w:sz w:val="22"/>
        </w:rPr>
        <w:t xml:space="preserve"> 2015;60(19):7485.</w:t>
      </w:r>
    </w:p>
    <w:p w14:paraId="0AF3B4A2" w14:textId="77777777" w:rsidR="00106D40" w:rsidRPr="00E85A3D" w:rsidRDefault="00106D40" w:rsidP="00106D40">
      <w:pPr>
        <w:pStyle w:val="NormalWeb"/>
        <w:rPr>
          <w:rFonts w:ascii="Calibri" w:hAnsi="Calibri"/>
          <w:sz w:val="22"/>
        </w:rPr>
      </w:pPr>
      <w:r>
        <w:rPr>
          <w:rFonts w:ascii="Calibri" w:hAnsi="Calibri"/>
          <w:sz w:val="22"/>
        </w:rPr>
        <w:t>(19</w:t>
      </w:r>
      <w:r w:rsidRPr="00E85A3D">
        <w:rPr>
          <w:rFonts w:ascii="Calibri" w:hAnsi="Calibri"/>
          <w:sz w:val="22"/>
        </w:rPr>
        <w:t xml:space="preserve">) </w:t>
      </w:r>
      <w:proofErr w:type="spellStart"/>
      <w:r w:rsidRPr="00E85A3D">
        <w:rPr>
          <w:rFonts w:ascii="Calibri" w:hAnsi="Calibri"/>
          <w:sz w:val="22"/>
        </w:rPr>
        <w:t>Budiharto</w:t>
      </w:r>
      <w:proofErr w:type="spellEnd"/>
      <w:r w:rsidRPr="00E85A3D">
        <w:rPr>
          <w:rFonts w:ascii="Calibri" w:hAnsi="Calibri"/>
          <w:sz w:val="22"/>
        </w:rPr>
        <w:t xml:space="preserve"> T, </w:t>
      </w:r>
      <w:proofErr w:type="spellStart"/>
      <w:r w:rsidRPr="00E85A3D">
        <w:rPr>
          <w:rFonts w:ascii="Calibri" w:hAnsi="Calibri"/>
          <w:sz w:val="22"/>
        </w:rPr>
        <w:t>Slagmolen</w:t>
      </w:r>
      <w:proofErr w:type="spellEnd"/>
      <w:r w:rsidRPr="00E85A3D">
        <w:rPr>
          <w:rFonts w:ascii="Calibri" w:hAnsi="Calibri"/>
          <w:sz w:val="22"/>
        </w:rPr>
        <w:t xml:space="preserve"> P, </w:t>
      </w:r>
      <w:proofErr w:type="spellStart"/>
      <w:r w:rsidRPr="00E85A3D">
        <w:rPr>
          <w:rFonts w:ascii="Calibri" w:hAnsi="Calibri"/>
          <w:sz w:val="22"/>
        </w:rPr>
        <w:t>Haustermans</w:t>
      </w:r>
      <w:proofErr w:type="spellEnd"/>
      <w:r w:rsidRPr="00E85A3D">
        <w:rPr>
          <w:rFonts w:ascii="Calibri" w:hAnsi="Calibri"/>
          <w:sz w:val="22"/>
        </w:rPr>
        <w:t xml:space="preserve"> K, </w:t>
      </w:r>
      <w:proofErr w:type="spellStart"/>
      <w:r w:rsidRPr="00E85A3D">
        <w:rPr>
          <w:rFonts w:ascii="Calibri" w:hAnsi="Calibri"/>
          <w:sz w:val="22"/>
        </w:rPr>
        <w:t>Maes</w:t>
      </w:r>
      <w:proofErr w:type="spellEnd"/>
      <w:r w:rsidRPr="00E85A3D">
        <w:rPr>
          <w:rFonts w:ascii="Calibri" w:hAnsi="Calibri"/>
          <w:sz w:val="22"/>
        </w:rPr>
        <w:t xml:space="preserve"> F, Junius S, </w:t>
      </w:r>
      <w:proofErr w:type="spellStart"/>
      <w:r w:rsidRPr="00E85A3D">
        <w:rPr>
          <w:rFonts w:ascii="Calibri" w:hAnsi="Calibri"/>
          <w:sz w:val="22"/>
        </w:rPr>
        <w:t>Verstraete</w:t>
      </w:r>
      <w:proofErr w:type="spellEnd"/>
      <w:r w:rsidRPr="00E85A3D">
        <w:rPr>
          <w:rFonts w:ascii="Calibri" w:hAnsi="Calibri"/>
          <w:sz w:val="22"/>
        </w:rPr>
        <w:t xml:space="preserve"> J, et al. Intrafractional prostate motion during online image guided intensity-modulated radiotherapy for prostate cancer. </w:t>
      </w:r>
      <w:r w:rsidRPr="00790A49">
        <w:rPr>
          <w:rFonts w:ascii="Calibri" w:hAnsi="Calibri"/>
          <w:i/>
          <w:sz w:val="22"/>
        </w:rPr>
        <w:t xml:space="preserve">Radiotherapy and Oncology </w:t>
      </w:r>
      <w:r w:rsidRPr="00E85A3D">
        <w:rPr>
          <w:rFonts w:ascii="Calibri" w:hAnsi="Calibri"/>
          <w:sz w:val="22"/>
        </w:rPr>
        <w:t>2011;98(2):181-186.</w:t>
      </w:r>
    </w:p>
    <w:p w14:paraId="426572C8" w14:textId="77777777" w:rsidR="00106D40" w:rsidRPr="00E85A3D" w:rsidRDefault="00106D40" w:rsidP="00106D40">
      <w:pPr>
        <w:pStyle w:val="NormalWeb"/>
        <w:rPr>
          <w:rFonts w:ascii="Calibri" w:hAnsi="Calibri"/>
          <w:sz w:val="22"/>
        </w:rPr>
      </w:pPr>
      <w:r>
        <w:rPr>
          <w:rFonts w:ascii="Calibri" w:hAnsi="Calibri"/>
          <w:sz w:val="22"/>
        </w:rPr>
        <w:t>(20</w:t>
      </w:r>
      <w:r w:rsidRPr="00E85A3D">
        <w:rPr>
          <w:rFonts w:ascii="Calibri" w:hAnsi="Calibri"/>
          <w:sz w:val="22"/>
        </w:rPr>
        <w:t xml:space="preserve">) Dempsey J, Dionne B, Fitzsimmons J, </w:t>
      </w:r>
      <w:proofErr w:type="spellStart"/>
      <w:r w:rsidRPr="00E85A3D">
        <w:rPr>
          <w:rFonts w:ascii="Calibri" w:hAnsi="Calibri"/>
          <w:sz w:val="22"/>
        </w:rPr>
        <w:t>Haghigat</w:t>
      </w:r>
      <w:proofErr w:type="spellEnd"/>
      <w:r w:rsidRPr="00E85A3D">
        <w:rPr>
          <w:rFonts w:ascii="Calibri" w:hAnsi="Calibri"/>
          <w:sz w:val="22"/>
        </w:rPr>
        <w:t xml:space="preserve"> A, Li J, Low D, et al. WE‐E‐ValA‐06: A Real‐Time MRI Guided External Beam Radiotherapy Delivery System. </w:t>
      </w:r>
      <w:r w:rsidRPr="00790A49">
        <w:rPr>
          <w:rFonts w:ascii="Calibri" w:hAnsi="Calibri"/>
          <w:i/>
          <w:sz w:val="22"/>
        </w:rPr>
        <w:t>Med</w:t>
      </w:r>
      <w:r>
        <w:rPr>
          <w:rFonts w:ascii="Calibri" w:hAnsi="Calibri"/>
          <w:i/>
          <w:sz w:val="22"/>
        </w:rPr>
        <w:t>ical</w:t>
      </w:r>
      <w:r w:rsidRPr="00790A49">
        <w:rPr>
          <w:rFonts w:ascii="Calibri" w:hAnsi="Calibri"/>
          <w:i/>
          <w:sz w:val="22"/>
        </w:rPr>
        <w:t xml:space="preserve"> Phys</w:t>
      </w:r>
      <w:r>
        <w:rPr>
          <w:rFonts w:ascii="Calibri" w:hAnsi="Calibri"/>
          <w:i/>
          <w:sz w:val="22"/>
        </w:rPr>
        <w:t>ics</w:t>
      </w:r>
      <w:r w:rsidRPr="00E85A3D">
        <w:rPr>
          <w:rFonts w:ascii="Calibri" w:hAnsi="Calibri"/>
          <w:sz w:val="22"/>
        </w:rPr>
        <w:t xml:space="preserve"> 2006;33(6):2254-2254.</w:t>
      </w:r>
    </w:p>
    <w:p w14:paraId="48F14AE2" w14:textId="77777777" w:rsidR="00106D40" w:rsidRPr="00E85A3D" w:rsidRDefault="00106D40" w:rsidP="00106D40">
      <w:pPr>
        <w:pStyle w:val="NormalWeb"/>
        <w:rPr>
          <w:rFonts w:ascii="Calibri" w:hAnsi="Calibri"/>
          <w:sz w:val="22"/>
        </w:rPr>
      </w:pPr>
      <w:r>
        <w:rPr>
          <w:rFonts w:ascii="Calibri" w:hAnsi="Calibri"/>
          <w:sz w:val="22"/>
        </w:rPr>
        <w:t>(21</w:t>
      </w:r>
      <w:r w:rsidRPr="00E85A3D">
        <w:rPr>
          <w:rFonts w:ascii="Calibri" w:hAnsi="Calibri"/>
          <w:sz w:val="22"/>
        </w:rPr>
        <w:t xml:space="preserve">) </w:t>
      </w:r>
      <w:proofErr w:type="spellStart"/>
      <w:r w:rsidRPr="00E85A3D">
        <w:rPr>
          <w:rFonts w:ascii="Calibri" w:hAnsi="Calibri"/>
          <w:sz w:val="22"/>
        </w:rPr>
        <w:t>Lagendijk</w:t>
      </w:r>
      <w:proofErr w:type="spellEnd"/>
      <w:r w:rsidRPr="00E85A3D">
        <w:rPr>
          <w:rFonts w:ascii="Calibri" w:hAnsi="Calibri"/>
          <w:sz w:val="22"/>
        </w:rPr>
        <w:t xml:space="preserve"> JJ, </w:t>
      </w:r>
      <w:proofErr w:type="spellStart"/>
      <w:r w:rsidRPr="00E85A3D">
        <w:rPr>
          <w:rFonts w:ascii="Calibri" w:hAnsi="Calibri"/>
          <w:sz w:val="22"/>
        </w:rPr>
        <w:t>Raaymakers</w:t>
      </w:r>
      <w:proofErr w:type="spellEnd"/>
      <w:r w:rsidRPr="00E85A3D">
        <w:rPr>
          <w:rFonts w:ascii="Calibri" w:hAnsi="Calibri"/>
          <w:sz w:val="22"/>
        </w:rPr>
        <w:t xml:space="preserve"> BW, </w:t>
      </w:r>
      <w:proofErr w:type="spellStart"/>
      <w:r w:rsidRPr="00E85A3D">
        <w:rPr>
          <w:rFonts w:ascii="Calibri" w:hAnsi="Calibri"/>
          <w:sz w:val="22"/>
        </w:rPr>
        <w:t>Raaijmakers</w:t>
      </w:r>
      <w:proofErr w:type="spellEnd"/>
      <w:r w:rsidRPr="00E85A3D">
        <w:rPr>
          <w:rFonts w:ascii="Calibri" w:hAnsi="Calibri"/>
          <w:sz w:val="22"/>
        </w:rPr>
        <w:t xml:space="preserve"> AJ, </w:t>
      </w:r>
      <w:proofErr w:type="spellStart"/>
      <w:r w:rsidRPr="00E85A3D">
        <w:rPr>
          <w:rFonts w:ascii="Calibri" w:hAnsi="Calibri"/>
          <w:sz w:val="22"/>
        </w:rPr>
        <w:t>Overweg</w:t>
      </w:r>
      <w:proofErr w:type="spellEnd"/>
      <w:r w:rsidRPr="00E85A3D">
        <w:rPr>
          <w:rFonts w:ascii="Calibri" w:hAnsi="Calibri"/>
          <w:sz w:val="22"/>
        </w:rPr>
        <w:t xml:space="preserve"> J, Brown KJ, Kerkhof EM, et al. MRI/</w:t>
      </w:r>
      <w:proofErr w:type="spellStart"/>
      <w:r w:rsidRPr="00E85A3D">
        <w:rPr>
          <w:rFonts w:ascii="Calibri" w:hAnsi="Calibri"/>
          <w:sz w:val="22"/>
        </w:rPr>
        <w:t>linac</w:t>
      </w:r>
      <w:proofErr w:type="spellEnd"/>
      <w:r w:rsidRPr="00E85A3D">
        <w:rPr>
          <w:rFonts w:ascii="Calibri" w:hAnsi="Calibri"/>
          <w:sz w:val="22"/>
        </w:rPr>
        <w:t xml:space="preserve"> integration. </w:t>
      </w:r>
      <w:r w:rsidRPr="00790A49">
        <w:rPr>
          <w:rFonts w:ascii="Calibri" w:hAnsi="Calibri"/>
          <w:i/>
          <w:sz w:val="22"/>
        </w:rPr>
        <w:t xml:space="preserve">Radiotherapy and Oncology </w:t>
      </w:r>
      <w:r w:rsidRPr="00E85A3D">
        <w:rPr>
          <w:rFonts w:ascii="Calibri" w:hAnsi="Calibri"/>
          <w:sz w:val="22"/>
        </w:rPr>
        <w:t>2008;86(1):25-29.</w:t>
      </w:r>
    </w:p>
    <w:p w14:paraId="6BD28CFA" w14:textId="77777777" w:rsidR="00106D40" w:rsidRPr="00C86B23" w:rsidRDefault="00106D40" w:rsidP="00106D40">
      <w:pPr>
        <w:pStyle w:val="NormalWeb"/>
        <w:rPr>
          <w:rFonts w:ascii="Calibri" w:hAnsi="Calibri"/>
        </w:rPr>
      </w:pPr>
      <w:r>
        <w:rPr>
          <w:rFonts w:ascii="Calibri" w:hAnsi="Calibri"/>
          <w:sz w:val="22"/>
        </w:rPr>
        <w:t xml:space="preserve">(22) </w:t>
      </w:r>
      <w:r w:rsidRPr="00C86B23">
        <w:rPr>
          <w:rFonts w:ascii="Calibri" w:hAnsi="Calibri"/>
          <w:sz w:val="22"/>
          <w:szCs w:val="22"/>
        </w:rPr>
        <w:t>International Commission on Radiation Units. Definition of Volumes (Chapter 4).  </w:t>
      </w:r>
      <w:r w:rsidRPr="00C86B23">
        <w:rPr>
          <w:rFonts w:ascii="Calibri" w:hAnsi="Calibri"/>
          <w:i/>
          <w:iCs/>
          <w:sz w:val="22"/>
          <w:szCs w:val="22"/>
        </w:rPr>
        <w:t>Journal of the ICRU </w:t>
      </w:r>
      <w:r w:rsidRPr="00C86B23">
        <w:rPr>
          <w:rFonts w:ascii="Calibri" w:hAnsi="Calibri"/>
          <w:sz w:val="22"/>
          <w:szCs w:val="22"/>
        </w:rPr>
        <w:t>2010 10(1): Report 83</w:t>
      </w:r>
    </w:p>
    <w:p w14:paraId="07773A9A" w14:textId="77777777" w:rsidR="00106D40" w:rsidRPr="00E85A3D" w:rsidRDefault="00106D40" w:rsidP="00106D40">
      <w:pPr>
        <w:pStyle w:val="NormalWeb"/>
        <w:rPr>
          <w:rFonts w:ascii="Calibri" w:hAnsi="Calibri"/>
          <w:sz w:val="22"/>
        </w:rPr>
      </w:pPr>
      <w:r>
        <w:rPr>
          <w:rFonts w:ascii="Calibri" w:hAnsi="Calibri"/>
          <w:sz w:val="22"/>
        </w:rPr>
        <w:t>(23</w:t>
      </w:r>
      <w:r w:rsidRPr="00E85A3D">
        <w:rPr>
          <w:rFonts w:ascii="Calibri" w:hAnsi="Calibri"/>
          <w:sz w:val="22"/>
        </w:rPr>
        <w:t xml:space="preserve">) Yun J, Yip E, </w:t>
      </w:r>
      <w:proofErr w:type="spellStart"/>
      <w:r w:rsidRPr="00E85A3D">
        <w:rPr>
          <w:rFonts w:ascii="Calibri" w:hAnsi="Calibri"/>
          <w:sz w:val="22"/>
        </w:rPr>
        <w:t>Wachowicz</w:t>
      </w:r>
      <w:proofErr w:type="spellEnd"/>
      <w:r w:rsidRPr="00E85A3D">
        <w:rPr>
          <w:rFonts w:ascii="Calibri" w:hAnsi="Calibri"/>
          <w:sz w:val="22"/>
        </w:rPr>
        <w:t xml:space="preserve"> K, </w:t>
      </w:r>
      <w:proofErr w:type="spellStart"/>
      <w:r w:rsidRPr="00E85A3D">
        <w:rPr>
          <w:rFonts w:ascii="Calibri" w:hAnsi="Calibri"/>
          <w:sz w:val="22"/>
        </w:rPr>
        <w:t>Rathee</w:t>
      </w:r>
      <w:proofErr w:type="spellEnd"/>
      <w:r w:rsidRPr="00E85A3D">
        <w:rPr>
          <w:rFonts w:ascii="Calibri" w:hAnsi="Calibri"/>
          <w:sz w:val="22"/>
        </w:rPr>
        <w:t xml:space="preserve"> S, Mackenzie M, Robinson D, et al. Evaluation of a lung </w:t>
      </w:r>
      <w:proofErr w:type="spellStart"/>
      <w:r w:rsidRPr="00E85A3D">
        <w:rPr>
          <w:rFonts w:ascii="Calibri" w:hAnsi="Calibri"/>
          <w:sz w:val="22"/>
        </w:rPr>
        <w:t>tumor</w:t>
      </w:r>
      <w:proofErr w:type="spellEnd"/>
      <w:r w:rsidRPr="00E85A3D">
        <w:rPr>
          <w:rFonts w:ascii="Calibri" w:hAnsi="Calibri"/>
          <w:sz w:val="22"/>
        </w:rPr>
        <w:t xml:space="preserve"> </w:t>
      </w:r>
      <w:proofErr w:type="spellStart"/>
      <w:r w:rsidRPr="00E85A3D">
        <w:rPr>
          <w:rFonts w:ascii="Calibri" w:hAnsi="Calibri"/>
          <w:sz w:val="22"/>
        </w:rPr>
        <w:t>autocontouring</w:t>
      </w:r>
      <w:proofErr w:type="spellEnd"/>
      <w:r w:rsidRPr="00E85A3D">
        <w:rPr>
          <w:rFonts w:ascii="Calibri" w:hAnsi="Calibri"/>
          <w:sz w:val="22"/>
        </w:rPr>
        <w:t xml:space="preserve"> algorithm for intrafractional </w:t>
      </w:r>
      <w:proofErr w:type="spellStart"/>
      <w:r w:rsidRPr="00E85A3D">
        <w:rPr>
          <w:rFonts w:ascii="Calibri" w:hAnsi="Calibri"/>
          <w:sz w:val="22"/>
        </w:rPr>
        <w:t>tumor</w:t>
      </w:r>
      <w:proofErr w:type="spellEnd"/>
      <w:r w:rsidRPr="00E85A3D">
        <w:rPr>
          <w:rFonts w:ascii="Calibri" w:hAnsi="Calibri"/>
          <w:sz w:val="22"/>
        </w:rPr>
        <w:t xml:space="preserve"> tracking using low-field MRI: A phantom study. </w:t>
      </w:r>
      <w:r w:rsidRPr="00790A49">
        <w:rPr>
          <w:rFonts w:ascii="Calibri" w:hAnsi="Calibri"/>
          <w:i/>
          <w:sz w:val="22"/>
        </w:rPr>
        <w:t>Med</w:t>
      </w:r>
      <w:r>
        <w:rPr>
          <w:rFonts w:ascii="Calibri" w:hAnsi="Calibri"/>
          <w:i/>
          <w:sz w:val="22"/>
        </w:rPr>
        <w:t>ical</w:t>
      </w:r>
      <w:r w:rsidRPr="00790A49">
        <w:rPr>
          <w:rFonts w:ascii="Calibri" w:hAnsi="Calibri"/>
          <w:i/>
          <w:sz w:val="22"/>
        </w:rPr>
        <w:t xml:space="preserve"> Phys</w:t>
      </w:r>
      <w:r>
        <w:rPr>
          <w:rFonts w:ascii="Calibri" w:hAnsi="Calibri"/>
          <w:i/>
          <w:sz w:val="22"/>
        </w:rPr>
        <w:t>ics</w:t>
      </w:r>
      <w:r w:rsidRPr="00E85A3D">
        <w:rPr>
          <w:rFonts w:ascii="Calibri" w:hAnsi="Calibri"/>
          <w:sz w:val="22"/>
        </w:rPr>
        <w:t xml:space="preserve"> 2012;39(3):1481-1494.</w:t>
      </w:r>
    </w:p>
    <w:p w14:paraId="040FC917" w14:textId="77777777" w:rsidR="00106D40" w:rsidRPr="00E85A3D" w:rsidRDefault="00106D40" w:rsidP="00106D40">
      <w:pPr>
        <w:pStyle w:val="NormalWeb"/>
        <w:rPr>
          <w:rFonts w:ascii="Calibri" w:hAnsi="Calibri"/>
          <w:sz w:val="22"/>
        </w:rPr>
      </w:pPr>
      <w:r>
        <w:rPr>
          <w:rFonts w:ascii="Calibri" w:hAnsi="Calibri"/>
          <w:sz w:val="22"/>
        </w:rPr>
        <w:t>(24</w:t>
      </w:r>
      <w:r w:rsidRPr="00E85A3D">
        <w:rPr>
          <w:rFonts w:ascii="Calibri" w:hAnsi="Calibri"/>
          <w:sz w:val="22"/>
        </w:rPr>
        <w:t xml:space="preserve">) </w:t>
      </w:r>
      <w:proofErr w:type="spellStart"/>
      <w:r w:rsidRPr="00E85A3D">
        <w:rPr>
          <w:rFonts w:ascii="Calibri" w:hAnsi="Calibri"/>
          <w:sz w:val="22"/>
        </w:rPr>
        <w:t>Crijns</w:t>
      </w:r>
      <w:proofErr w:type="spellEnd"/>
      <w:r w:rsidRPr="00E85A3D">
        <w:rPr>
          <w:rFonts w:ascii="Calibri" w:hAnsi="Calibri"/>
          <w:sz w:val="22"/>
        </w:rPr>
        <w:t xml:space="preserve"> S. </w:t>
      </w:r>
      <w:r w:rsidRPr="00790A49">
        <w:rPr>
          <w:rFonts w:ascii="Calibri" w:hAnsi="Calibri"/>
          <w:i/>
          <w:sz w:val="22"/>
        </w:rPr>
        <w:t>On-line MRI guidance for Radiotherapy</w:t>
      </w:r>
      <w:r w:rsidRPr="00E85A3D">
        <w:rPr>
          <w:rFonts w:ascii="Calibri" w:hAnsi="Calibri"/>
          <w:sz w:val="22"/>
        </w:rPr>
        <w:t xml:space="preserve">. </w:t>
      </w:r>
      <w:r>
        <w:rPr>
          <w:rFonts w:ascii="Calibri" w:hAnsi="Calibri"/>
          <w:sz w:val="22"/>
        </w:rPr>
        <w:t xml:space="preserve">Dissertation - University of Utrecht Repository </w:t>
      </w:r>
      <w:r w:rsidRPr="00E85A3D">
        <w:rPr>
          <w:rFonts w:ascii="Calibri" w:hAnsi="Calibri"/>
          <w:sz w:val="22"/>
        </w:rPr>
        <w:t>2013.</w:t>
      </w:r>
    </w:p>
    <w:p w14:paraId="6CA23219" w14:textId="77777777" w:rsidR="00106D40" w:rsidRPr="00E85A3D" w:rsidRDefault="00106D40" w:rsidP="00106D40">
      <w:pPr>
        <w:pStyle w:val="NormalWeb"/>
        <w:rPr>
          <w:rFonts w:ascii="Calibri" w:hAnsi="Calibri"/>
          <w:sz w:val="22"/>
        </w:rPr>
      </w:pPr>
      <w:r>
        <w:rPr>
          <w:rFonts w:ascii="Calibri" w:hAnsi="Calibri"/>
          <w:sz w:val="22"/>
        </w:rPr>
        <w:t>(25</w:t>
      </w:r>
      <w:r w:rsidRPr="00E85A3D">
        <w:rPr>
          <w:rFonts w:ascii="Calibri" w:hAnsi="Calibri"/>
          <w:sz w:val="22"/>
        </w:rPr>
        <w:t xml:space="preserve">) Saenz DL, </w:t>
      </w:r>
      <w:proofErr w:type="spellStart"/>
      <w:r w:rsidRPr="00E85A3D">
        <w:rPr>
          <w:rFonts w:ascii="Calibri" w:hAnsi="Calibri"/>
          <w:sz w:val="22"/>
        </w:rPr>
        <w:t>Paliwal</w:t>
      </w:r>
      <w:proofErr w:type="spellEnd"/>
      <w:r w:rsidRPr="00E85A3D">
        <w:rPr>
          <w:rFonts w:ascii="Calibri" w:hAnsi="Calibri"/>
          <w:sz w:val="22"/>
        </w:rPr>
        <w:t xml:space="preserve"> BR, </w:t>
      </w:r>
      <w:proofErr w:type="spellStart"/>
      <w:r w:rsidRPr="00E85A3D">
        <w:rPr>
          <w:rFonts w:ascii="Calibri" w:hAnsi="Calibri"/>
          <w:sz w:val="22"/>
        </w:rPr>
        <w:t>Bayouth</w:t>
      </w:r>
      <w:proofErr w:type="spellEnd"/>
      <w:r w:rsidRPr="00E85A3D">
        <w:rPr>
          <w:rFonts w:ascii="Calibri" w:hAnsi="Calibri"/>
          <w:sz w:val="22"/>
        </w:rPr>
        <w:t xml:space="preserve"> JE. A dose homogeneity and conformity evaluation between </w:t>
      </w:r>
      <w:proofErr w:type="spellStart"/>
      <w:r w:rsidRPr="00E85A3D">
        <w:rPr>
          <w:rFonts w:ascii="Calibri" w:hAnsi="Calibri"/>
          <w:sz w:val="22"/>
        </w:rPr>
        <w:t>ViewRay</w:t>
      </w:r>
      <w:proofErr w:type="spellEnd"/>
      <w:r w:rsidRPr="00E85A3D">
        <w:rPr>
          <w:rFonts w:ascii="Calibri" w:hAnsi="Calibri"/>
          <w:sz w:val="22"/>
        </w:rPr>
        <w:t xml:space="preserve"> and pinnacle-based linear accelerator IMRT treatment plans. </w:t>
      </w:r>
      <w:r w:rsidRPr="00790A49">
        <w:rPr>
          <w:rFonts w:ascii="Calibri" w:hAnsi="Calibri"/>
          <w:i/>
          <w:sz w:val="22"/>
        </w:rPr>
        <w:t>J</w:t>
      </w:r>
      <w:r>
        <w:rPr>
          <w:rFonts w:ascii="Calibri" w:hAnsi="Calibri"/>
          <w:i/>
          <w:sz w:val="22"/>
        </w:rPr>
        <w:t xml:space="preserve">ournal of </w:t>
      </w:r>
      <w:r w:rsidRPr="00790A49">
        <w:rPr>
          <w:rFonts w:ascii="Calibri" w:hAnsi="Calibri"/>
          <w:i/>
          <w:sz w:val="22"/>
        </w:rPr>
        <w:t>Med</w:t>
      </w:r>
      <w:r>
        <w:rPr>
          <w:rFonts w:ascii="Calibri" w:hAnsi="Calibri"/>
          <w:i/>
          <w:sz w:val="22"/>
        </w:rPr>
        <w:t>ical</w:t>
      </w:r>
      <w:r w:rsidRPr="00790A49">
        <w:rPr>
          <w:rFonts w:ascii="Calibri" w:hAnsi="Calibri"/>
          <w:i/>
          <w:sz w:val="22"/>
        </w:rPr>
        <w:t xml:space="preserve"> Phys</w:t>
      </w:r>
      <w:r>
        <w:rPr>
          <w:rFonts w:ascii="Calibri" w:hAnsi="Calibri"/>
          <w:i/>
          <w:sz w:val="22"/>
        </w:rPr>
        <w:t>ics</w:t>
      </w:r>
      <w:r>
        <w:rPr>
          <w:rFonts w:ascii="Calibri" w:hAnsi="Calibri"/>
          <w:sz w:val="22"/>
        </w:rPr>
        <w:t xml:space="preserve"> </w:t>
      </w:r>
      <w:r w:rsidRPr="00E85A3D">
        <w:rPr>
          <w:rFonts w:ascii="Calibri" w:hAnsi="Calibri"/>
          <w:sz w:val="22"/>
        </w:rPr>
        <w:t>2014;39(2):64.</w:t>
      </w:r>
    </w:p>
    <w:p w14:paraId="2568D282" w14:textId="77777777" w:rsidR="00106D40" w:rsidRPr="00E85A3D" w:rsidRDefault="00106D40" w:rsidP="00106D40">
      <w:pPr>
        <w:pStyle w:val="NormalWeb"/>
        <w:rPr>
          <w:rFonts w:ascii="Calibri" w:hAnsi="Calibri"/>
          <w:sz w:val="22"/>
        </w:rPr>
      </w:pPr>
      <w:r>
        <w:rPr>
          <w:rFonts w:ascii="Calibri" w:hAnsi="Calibri"/>
          <w:sz w:val="22"/>
        </w:rPr>
        <w:t>(26</w:t>
      </w:r>
      <w:r w:rsidRPr="00E85A3D">
        <w:rPr>
          <w:rFonts w:ascii="Calibri" w:hAnsi="Calibri"/>
          <w:sz w:val="22"/>
        </w:rPr>
        <w:t xml:space="preserve">) Koch N, Liu HH, </w:t>
      </w:r>
      <w:proofErr w:type="spellStart"/>
      <w:r w:rsidRPr="00E85A3D">
        <w:rPr>
          <w:rFonts w:ascii="Calibri" w:hAnsi="Calibri"/>
          <w:sz w:val="22"/>
        </w:rPr>
        <w:t>Starkschall</w:t>
      </w:r>
      <w:proofErr w:type="spellEnd"/>
      <w:r w:rsidRPr="00E85A3D">
        <w:rPr>
          <w:rFonts w:ascii="Calibri" w:hAnsi="Calibri"/>
          <w:sz w:val="22"/>
        </w:rPr>
        <w:t xml:space="preserve"> G, Jacobson M, Forster K, Liao Z, et al. Evaluation of internal lung motion for respiratory-gated radiotherapy using MRI: Part I—correlating internal lung motion with skin fiducial motion. </w:t>
      </w:r>
      <w:r w:rsidRPr="00790A49">
        <w:rPr>
          <w:rFonts w:ascii="Calibri" w:hAnsi="Calibri"/>
          <w:i/>
          <w:sz w:val="22"/>
        </w:rPr>
        <w:t>International Journal of Radiation Oncology Biology Physics</w:t>
      </w:r>
      <w:r w:rsidRPr="00E85A3D">
        <w:rPr>
          <w:rFonts w:ascii="Calibri" w:hAnsi="Calibri"/>
          <w:sz w:val="22"/>
        </w:rPr>
        <w:t xml:space="preserve"> 2004;60(5):1459-1472.</w:t>
      </w:r>
    </w:p>
    <w:p w14:paraId="41608E95" w14:textId="77777777" w:rsidR="00106D40" w:rsidRPr="00E85A3D" w:rsidRDefault="00106D40" w:rsidP="00106D40">
      <w:pPr>
        <w:pStyle w:val="NormalWeb"/>
        <w:rPr>
          <w:rFonts w:ascii="Calibri" w:hAnsi="Calibri"/>
          <w:sz w:val="22"/>
        </w:rPr>
      </w:pPr>
      <w:r>
        <w:rPr>
          <w:rFonts w:ascii="Calibri" w:hAnsi="Calibri"/>
          <w:sz w:val="22"/>
        </w:rPr>
        <w:t>(27</w:t>
      </w:r>
      <w:r w:rsidRPr="00E85A3D">
        <w:rPr>
          <w:rFonts w:ascii="Calibri" w:hAnsi="Calibri"/>
          <w:sz w:val="22"/>
        </w:rPr>
        <w:t xml:space="preserve">) Sawant A, </w:t>
      </w:r>
      <w:proofErr w:type="spellStart"/>
      <w:r w:rsidRPr="00E85A3D">
        <w:rPr>
          <w:rFonts w:ascii="Calibri" w:hAnsi="Calibri"/>
          <w:sz w:val="22"/>
        </w:rPr>
        <w:t>Keall</w:t>
      </w:r>
      <w:proofErr w:type="spellEnd"/>
      <w:r w:rsidRPr="00E85A3D">
        <w:rPr>
          <w:rFonts w:ascii="Calibri" w:hAnsi="Calibri"/>
          <w:sz w:val="22"/>
        </w:rPr>
        <w:t xml:space="preserve"> P, Pauly KB, Alley M, </w:t>
      </w:r>
      <w:proofErr w:type="spellStart"/>
      <w:r w:rsidRPr="00E85A3D">
        <w:rPr>
          <w:rFonts w:ascii="Calibri" w:hAnsi="Calibri"/>
          <w:sz w:val="22"/>
        </w:rPr>
        <w:t>Vasanawala</w:t>
      </w:r>
      <w:proofErr w:type="spellEnd"/>
      <w:r w:rsidRPr="00E85A3D">
        <w:rPr>
          <w:rFonts w:ascii="Calibri" w:hAnsi="Calibri"/>
          <w:sz w:val="22"/>
        </w:rPr>
        <w:t xml:space="preserve"> S, Loo Jr BW, et al. Investigating the feasibility of rapid MRI for image-guided motion management in lung cancer radiotherapy. </w:t>
      </w:r>
      <w:r w:rsidRPr="00790A49">
        <w:rPr>
          <w:rFonts w:ascii="Calibri" w:hAnsi="Calibri"/>
          <w:i/>
          <w:sz w:val="22"/>
        </w:rPr>
        <w:t xml:space="preserve">BioMed </w:t>
      </w:r>
      <w:r>
        <w:rPr>
          <w:rFonts w:ascii="Calibri" w:hAnsi="Calibri"/>
          <w:i/>
          <w:sz w:val="22"/>
        </w:rPr>
        <w:t>R</w:t>
      </w:r>
      <w:r w:rsidRPr="00790A49">
        <w:rPr>
          <w:rFonts w:ascii="Calibri" w:hAnsi="Calibri"/>
          <w:i/>
          <w:sz w:val="22"/>
        </w:rPr>
        <w:t xml:space="preserve">esearch </w:t>
      </w:r>
      <w:r>
        <w:rPr>
          <w:rFonts w:ascii="Calibri" w:hAnsi="Calibri"/>
          <w:i/>
          <w:sz w:val="22"/>
        </w:rPr>
        <w:t>I</w:t>
      </w:r>
      <w:r w:rsidRPr="00790A49">
        <w:rPr>
          <w:rFonts w:ascii="Calibri" w:hAnsi="Calibri"/>
          <w:i/>
          <w:sz w:val="22"/>
        </w:rPr>
        <w:t>nternational</w:t>
      </w:r>
      <w:r w:rsidRPr="00E85A3D">
        <w:rPr>
          <w:rFonts w:ascii="Calibri" w:hAnsi="Calibri"/>
          <w:sz w:val="22"/>
        </w:rPr>
        <w:t xml:space="preserve"> 2014;</w:t>
      </w:r>
      <w:r>
        <w:rPr>
          <w:rFonts w:ascii="Calibri" w:hAnsi="Calibri"/>
          <w:sz w:val="22"/>
        </w:rPr>
        <w:t xml:space="preserve"> </w:t>
      </w:r>
      <w:r w:rsidRPr="00E85A3D">
        <w:rPr>
          <w:rFonts w:ascii="Calibri" w:hAnsi="Calibri"/>
          <w:sz w:val="22"/>
        </w:rPr>
        <w:t>2014.</w:t>
      </w:r>
    </w:p>
    <w:p w14:paraId="304ABD4D" w14:textId="77777777" w:rsidR="00106D40" w:rsidRPr="00E85A3D" w:rsidRDefault="00106D40" w:rsidP="00106D40">
      <w:pPr>
        <w:pStyle w:val="NormalWeb"/>
        <w:rPr>
          <w:rFonts w:ascii="Calibri" w:hAnsi="Calibri"/>
          <w:sz w:val="22"/>
        </w:rPr>
      </w:pPr>
      <w:r>
        <w:rPr>
          <w:rFonts w:ascii="Calibri" w:hAnsi="Calibri"/>
          <w:sz w:val="22"/>
        </w:rPr>
        <w:t>(28</w:t>
      </w:r>
      <w:r w:rsidRPr="00E85A3D">
        <w:rPr>
          <w:rFonts w:ascii="Calibri" w:hAnsi="Calibri"/>
          <w:sz w:val="22"/>
        </w:rPr>
        <w:t xml:space="preserve">) </w:t>
      </w:r>
      <w:proofErr w:type="spellStart"/>
      <w:r w:rsidRPr="00E85A3D">
        <w:rPr>
          <w:rFonts w:ascii="Calibri" w:hAnsi="Calibri"/>
          <w:sz w:val="22"/>
        </w:rPr>
        <w:t>Kron</w:t>
      </w:r>
      <w:proofErr w:type="spellEnd"/>
      <w:r w:rsidRPr="00E85A3D">
        <w:rPr>
          <w:rFonts w:ascii="Calibri" w:hAnsi="Calibri"/>
          <w:sz w:val="22"/>
        </w:rPr>
        <w:t xml:space="preserve"> T, Thomas J, Fox C, Thompson A, Owen R, </w:t>
      </w:r>
      <w:proofErr w:type="spellStart"/>
      <w:r w:rsidRPr="00E85A3D">
        <w:rPr>
          <w:rFonts w:ascii="Calibri" w:hAnsi="Calibri"/>
          <w:sz w:val="22"/>
        </w:rPr>
        <w:t>Herschtal</w:t>
      </w:r>
      <w:proofErr w:type="spellEnd"/>
      <w:r w:rsidRPr="00E85A3D">
        <w:rPr>
          <w:rFonts w:ascii="Calibri" w:hAnsi="Calibri"/>
          <w:sz w:val="22"/>
        </w:rPr>
        <w:t xml:space="preserve"> A, et al. Intra-fraction prostate displacement in radiotherapy estimated from pre-and post-treatment imaging of patients with implanted fiducial markers. </w:t>
      </w:r>
      <w:r w:rsidRPr="00790A49">
        <w:rPr>
          <w:rFonts w:ascii="Calibri" w:hAnsi="Calibri"/>
          <w:i/>
          <w:sz w:val="22"/>
        </w:rPr>
        <w:t>Radiotherapy and Oncology</w:t>
      </w:r>
      <w:r w:rsidRPr="00E85A3D">
        <w:rPr>
          <w:rFonts w:ascii="Calibri" w:hAnsi="Calibri"/>
          <w:sz w:val="22"/>
        </w:rPr>
        <w:t xml:space="preserve"> 2010;95(2):191-197.</w:t>
      </w:r>
    </w:p>
    <w:p w14:paraId="3E4CFE47" w14:textId="77777777" w:rsidR="00106D40" w:rsidRPr="00E85A3D" w:rsidRDefault="00106D40" w:rsidP="00106D40">
      <w:pPr>
        <w:pStyle w:val="NormalWeb"/>
        <w:rPr>
          <w:rFonts w:ascii="Calibri" w:hAnsi="Calibri"/>
          <w:sz w:val="22"/>
        </w:rPr>
      </w:pPr>
      <w:r>
        <w:rPr>
          <w:rFonts w:ascii="Calibri" w:hAnsi="Calibri"/>
          <w:sz w:val="22"/>
        </w:rPr>
        <w:lastRenderedPageBreak/>
        <w:t>(29</w:t>
      </w:r>
      <w:r w:rsidRPr="00E85A3D">
        <w:rPr>
          <w:rFonts w:ascii="Calibri" w:hAnsi="Calibri"/>
          <w:sz w:val="22"/>
        </w:rPr>
        <w:t xml:space="preserve">) Wu J, Haycocks T, </w:t>
      </w:r>
      <w:proofErr w:type="spellStart"/>
      <w:r w:rsidRPr="00E85A3D">
        <w:rPr>
          <w:rFonts w:ascii="Calibri" w:hAnsi="Calibri"/>
          <w:sz w:val="22"/>
        </w:rPr>
        <w:t>Alasti</w:t>
      </w:r>
      <w:proofErr w:type="spellEnd"/>
      <w:r w:rsidRPr="00E85A3D">
        <w:rPr>
          <w:rFonts w:ascii="Calibri" w:hAnsi="Calibri"/>
          <w:sz w:val="22"/>
        </w:rPr>
        <w:t xml:space="preserve"> H, </w:t>
      </w:r>
      <w:proofErr w:type="spellStart"/>
      <w:r w:rsidRPr="00E85A3D">
        <w:rPr>
          <w:rFonts w:ascii="Calibri" w:hAnsi="Calibri"/>
          <w:sz w:val="22"/>
        </w:rPr>
        <w:t>Ottewell</w:t>
      </w:r>
      <w:proofErr w:type="spellEnd"/>
      <w:r w:rsidRPr="00E85A3D">
        <w:rPr>
          <w:rFonts w:ascii="Calibri" w:hAnsi="Calibri"/>
          <w:sz w:val="22"/>
        </w:rPr>
        <w:t xml:space="preserve"> G, </w:t>
      </w:r>
      <w:proofErr w:type="spellStart"/>
      <w:r w:rsidRPr="00E85A3D">
        <w:rPr>
          <w:rFonts w:ascii="Calibri" w:hAnsi="Calibri"/>
          <w:sz w:val="22"/>
        </w:rPr>
        <w:t>Middlemiss</w:t>
      </w:r>
      <w:proofErr w:type="spellEnd"/>
      <w:r w:rsidRPr="00E85A3D">
        <w:rPr>
          <w:rFonts w:ascii="Calibri" w:hAnsi="Calibri"/>
          <w:sz w:val="22"/>
        </w:rPr>
        <w:t xml:space="preserve"> N, </w:t>
      </w:r>
      <w:proofErr w:type="spellStart"/>
      <w:r w:rsidRPr="00E85A3D">
        <w:rPr>
          <w:rFonts w:ascii="Calibri" w:hAnsi="Calibri"/>
          <w:sz w:val="22"/>
        </w:rPr>
        <w:t>Abdolell</w:t>
      </w:r>
      <w:proofErr w:type="spellEnd"/>
      <w:r w:rsidRPr="00E85A3D">
        <w:rPr>
          <w:rFonts w:ascii="Calibri" w:hAnsi="Calibri"/>
          <w:sz w:val="22"/>
        </w:rPr>
        <w:t xml:space="preserve"> M, et al. Positioning errors and prostate motion during conformal prostate radiotherapy using on-line isocentre set-up verification and implanted prostate markers. </w:t>
      </w:r>
      <w:r w:rsidRPr="00790A49">
        <w:rPr>
          <w:rFonts w:ascii="Calibri" w:hAnsi="Calibri"/>
          <w:i/>
          <w:sz w:val="22"/>
        </w:rPr>
        <w:t>Radiotherapy and Oncology</w:t>
      </w:r>
      <w:r w:rsidRPr="00E85A3D">
        <w:rPr>
          <w:rFonts w:ascii="Calibri" w:hAnsi="Calibri"/>
          <w:sz w:val="22"/>
        </w:rPr>
        <w:t xml:space="preserve"> 2001;61(2):127-133.</w:t>
      </w:r>
    </w:p>
    <w:p w14:paraId="2AC3B253" w14:textId="77777777" w:rsidR="00106D40" w:rsidRPr="00E85A3D" w:rsidRDefault="00106D40" w:rsidP="00106D40">
      <w:pPr>
        <w:pStyle w:val="NormalWeb"/>
        <w:rPr>
          <w:rFonts w:ascii="Calibri" w:hAnsi="Calibri"/>
          <w:sz w:val="22"/>
        </w:rPr>
      </w:pPr>
      <w:r>
        <w:rPr>
          <w:rFonts w:ascii="Calibri" w:hAnsi="Calibri"/>
          <w:sz w:val="22"/>
        </w:rPr>
        <w:t>(30</w:t>
      </w:r>
      <w:r w:rsidRPr="00E85A3D">
        <w:rPr>
          <w:rFonts w:ascii="Calibri" w:hAnsi="Calibri"/>
          <w:sz w:val="22"/>
        </w:rPr>
        <w:t xml:space="preserve">) </w:t>
      </w:r>
      <w:proofErr w:type="spellStart"/>
      <w:r w:rsidRPr="00E85A3D">
        <w:rPr>
          <w:rFonts w:ascii="Calibri" w:hAnsi="Calibri"/>
          <w:sz w:val="22"/>
        </w:rPr>
        <w:t>Haripotepornkul</w:t>
      </w:r>
      <w:proofErr w:type="spellEnd"/>
      <w:r w:rsidRPr="00E85A3D">
        <w:rPr>
          <w:rFonts w:ascii="Calibri" w:hAnsi="Calibri"/>
          <w:sz w:val="22"/>
        </w:rPr>
        <w:t xml:space="preserve"> NH, Nath SK, Scanderbeg D, Saenz C, Yashar CM. Evaluation of intra-and inter-fraction movement of the cervix during intensity modulated radiation therapy. </w:t>
      </w:r>
      <w:r w:rsidRPr="00790A49">
        <w:rPr>
          <w:rFonts w:ascii="Calibri" w:hAnsi="Calibri"/>
          <w:i/>
          <w:sz w:val="22"/>
        </w:rPr>
        <w:t xml:space="preserve">Radiotherapy and Oncology </w:t>
      </w:r>
      <w:r w:rsidRPr="00E85A3D">
        <w:rPr>
          <w:rFonts w:ascii="Calibri" w:hAnsi="Calibri"/>
          <w:sz w:val="22"/>
        </w:rPr>
        <w:t>2011;98(3):347-351.</w:t>
      </w:r>
    </w:p>
    <w:p w14:paraId="309CED66" w14:textId="77777777" w:rsidR="00106D40" w:rsidRPr="00E85A3D" w:rsidRDefault="00106D40" w:rsidP="00106D40">
      <w:pPr>
        <w:pStyle w:val="NormalWeb"/>
        <w:rPr>
          <w:rFonts w:ascii="Calibri" w:hAnsi="Calibri"/>
          <w:sz w:val="22"/>
        </w:rPr>
      </w:pPr>
      <w:r>
        <w:rPr>
          <w:rFonts w:ascii="Calibri" w:hAnsi="Calibri"/>
          <w:sz w:val="22"/>
        </w:rPr>
        <w:t>(31</w:t>
      </w:r>
      <w:r w:rsidRPr="00E85A3D">
        <w:rPr>
          <w:rFonts w:ascii="Calibri" w:hAnsi="Calibri"/>
          <w:sz w:val="22"/>
        </w:rPr>
        <w:t xml:space="preserve">) </w:t>
      </w:r>
      <w:proofErr w:type="spellStart"/>
      <w:r w:rsidRPr="00E85A3D">
        <w:rPr>
          <w:rFonts w:ascii="Calibri" w:hAnsi="Calibri"/>
          <w:sz w:val="22"/>
        </w:rPr>
        <w:t>Heijkoop</w:t>
      </w:r>
      <w:proofErr w:type="spellEnd"/>
      <w:r w:rsidRPr="00E85A3D">
        <w:rPr>
          <w:rFonts w:ascii="Calibri" w:hAnsi="Calibri"/>
          <w:sz w:val="22"/>
        </w:rPr>
        <w:t xml:space="preserve"> ST, </w:t>
      </w:r>
      <w:proofErr w:type="spellStart"/>
      <w:r w:rsidRPr="00E85A3D">
        <w:rPr>
          <w:rFonts w:ascii="Calibri" w:hAnsi="Calibri"/>
          <w:sz w:val="22"/>
        </w:rPr>
        <w:t>Langerak</w:t>
      </w:r>
      <w:proofErr w:type="spellEnd"/>
      <w:r w:rsidRPr="00E85A3D">
        <w:rPr>
          <w:rFonts w:ascii="Calibri" w:hAnsi="Calibri"/>
          <w:sz w:val="22"/>
        </w:rPr>
        <w:t xml:space="preserve"> TR, Quint S, </w:t>
      </w:r>
      <w:proofErr w:type="spellStart"/>
      <w:r w:rsidRPr="00E85A3D">
        <w:rPr>
          <w:rFonts w:ascii="Calibri" w:hAnsi="Calibri"/>
          <w:sz w:val="22"/>
        </w:rPr>
        <w:t>Mens</w:t>
      </w:r>
      <w:proofErr w:type="spellEnd"/>
      <w:r w:rsidRPr="00E85A3D">
        <w:rPr>
          <w:rFonts w:ascii="Calibri" w:hAnsi="Calibri"/>
          <w:sz w:val="22"/>
        </w:rPr>
        <w:t xml:space="preserve"> JWM, </w:t>
      </w:r>
      <w:proofErr w:type="spellStart"/>
      <w:r w:rsidRPr="00E85A3D">
        <w:rPr>
          <w:rFonts w:ascii="Calibri" w:hAnsi="Calibri"/>
          <w:sz w:val="22"/>
        </w:rPr>
        <w:t>Zolnay</w:t>
      </w:r>
      <w:proofErr w:type="spellEnd"/>
      <w:r w:rsidRPr="00E85A3D">
        <w:rPr>
          <w:rFonts w:ascii="Calibri" w:hAnsi="Calibri"/>
          <w:sz w:val="22"/>
        </w:rPr>
        <w:t xml:space="preserve"> AG, </w:t>
      </w:r>
      <w:proofErr w:type="spellStart"/>
      <w:r w:rsidRPr="00E85A3D">
        <w:rPr>
          <w:rFonts w:ascii="Calibri" w:hAnsi="Calibri"/>
          <w:sz w:val="22"/>
        </w:rPr>
        <w:t>Heijmen</w:t>
      </w:r>
      <w:proofErr w:type="spellEnd"/>
      <w:r w:rsidRPr="00E85A3D">
        <w:rPr>
          <w:rFonts w:ascii="Calibri" w:hAnsi="Calibri"/>
          <w:sz w:val="22"/>
        </w:rPr>
        <w:t xml:space="preserve"> BJ, et al. Quantification of intra-fraction changes during radiotherapy of cervical cancer assessed with pre-and post-fraction Cone Beam CT scans. </w:t>
      </w:r>
      <w:r w:rsidRPr="00C97DC8">
        <w:rPr>
          <w:rFonts w:ascii="Calibri" w:hAnsi="Calibri"/>
          <w:i/>
          <w:sz w:val="22"/>
        </w:rPr>
        <w:t>Radiotherapy and Oncology</w:t>
      </w:r>
      <w:r>
        <w:rPr>
          <w:rFonts w:ascii="Calibri" w:hAnsi="Calibri"/>
          <w:sz w:val="22"/>
        </w:rPr>
        <w:t xml:space="preserve"> 2015; 117(3):536-41</w:t>
      </w:r>
    </w:p>
    <w:p w14:paraId="0F4C3454" w14:textId="77777777" w:rsidR="00106D40" w:rsidRPr="00E85A3D" w:rsidRDefault="00106D40" w:rsidP="00106D40">
      <w:pPr>
        <w:pStyle w:val="NormalWeb"/>
        <w:rPr>
          <w:rFonts w:ascii="Calibri" w:hAnsi="Calibri"/>
          <w:sz w:val="22"/>
        </w:rPr>
      </w:pPr>
      <w:r>
        <w:rPr>
          <w:rFonts w:ascii="Calibri" w:hAnsi="Calibri"/>
          <w:sz w:val="22"/>
        </w:rPr>
        <w:t>(32</w:t>
      </w:r>
      <w:r w:rsidRPr="00E85A3D">
        <w:rPr>
          <w:rFonts w:ascii="Calibri" w:hAnsi="Calibri"/>
          <w:sz w:val="22"/>
        </w:rPr>
        <w:t xml:space="preserve">) Chan P, </w:t>
      </w:r>
      <w:proofErr w:type="spellStart"/>
      <w:r w:rsidRPr="00E85A3D">
        <w:rPr>
          <w:rFonts w:ascii="Calibri" w:hAnsi="Calibri"/>
          <w:sz w:val="22"/>
        </w:rPr>
        <w:t>Dinniwell</w:t>
      </w:r>
      <w:proofErr w:type="spellEnd"/>
      <w:r w:rsidRPr="00E85A3D">
        <w:rPr>
          <w:rFonts w:ascii="Calibri" w:hAnsi="Calibri"/>
          <w:sz w:val="22"/>
        </w:rPr>
        <w:t xml:space="preserve"> R, Haider MA, Cho Y, </w:t>
      </w:r>
      <w:proofErr w:type="spellStart"/>
      <w:r w:rsidRPr="00E85A3D">
        <w:rPr>
          <w:rFonts w:ascii="Calibri" w:hAnsi="Calibri"/>
          <w:sz w:val="22"/>
        </w:rPr>
        <w:t>Jaffray</w:t>
      </w:r>
      <w:proofErr w:type="spellEnd"/>
      <w:r w:rsidRPr="00E85A3D">
        <w:rPr>
          <w:rFonts w:ascii="Calibri" w:hAnsi="Calibri"/>
          <w:sz w:val="22"/>
        </w:rPr>
        <w:t xml:space="preserve"> D, Lockwood G, et al. Inter-and intrafractional </w:t>
      </w:r>
      <w:proofErr w:type="spellStart"/>
      <w:r w:rsidRPr="00E85A3D">
        <w:rPr>
          <w:rFonts w:ascii="Calibri" w:hAnsi="Calibri"/>
          <w:sz w:val="22"/>
        </w:rPr>
        <w:t>tumor</w:t>
      </w:r>
      <w:proofErr w:type="spellEnd"/>
      <w:r w:rsidRPr="00E85A3D">
        <w:rPr>
          <w:rFonts w:ascii="Calibri" w:hAnsi="Calibri"/>
          <w:sz w:val="22"/>
        </w:rPr>
        <w:t xml:space="preserve"> and organ movement in patients with cervical cancer undergoing radiotherapy: a cinematic-MRI point-of-interest study. </w:t>
      </w:r>
      <w:r w:rsidRPr="00C97DC8">
        <w:rPr>
          <w:rFonts w:ascii="Calibri" w:hAnsi="Calibri"/>
          <w:i/>
          <w:sz w:val="22"/>
        </w:rPr>
        <w:t>International Journal of Radiation Oncology Biology Physics</w:t>
      </w:r>
      <w:r w:rsidRPr="00E85A3D">
        <w:rPr>
          <w:rFonts w:ascii="Calibri" w:hAnsi="Calibri"/>
          <w:sz w:val="22"/>
        </w:rPr>
        <w:t xml:space="preserve"> 2008;70(5):1507-1515.</w:t>
      </w:r>
    </w:p>
    <w:p w14:paraId="79803EEC" w14:textId="77777777" w:rsidR="00106D40" w:rsidRPr="00E85A3D" w:rsidRDefault="00106D40" w:rsidP="00106D40">
      <w:pPr>
        <w:pStyle w:val="NormalWeb"/>
        <w:rPr>
          <w:rFonts w:ascii="Calibri" w:hAnsi="Calibri"/>
          <w:sz w:val="22"/>
        </w:rPr>
      </w:pPr>
      <w:r>
        <w:rPr>
          <w:rFonts w:ascii="Calibri" w:hAnsi="Calibri"/>
          <w:sz w:val="22"/>
        </w:rPr>
        <w:t>(33</w:t>
      </w:r>
      <w:r w:rsidRPr="00E85A3D">
        <w:rPr>
          <w:rFonts w:ascii="Calibri" w:hAnsi="Calibri"/>
          <w:sz w:val="22"/>
        </w:rPr>
        <w:t xml:space="preserve">) Kerkhof EM, van der Put, Richard W, </w:t>
      </w:r>
      <w:proofErr w:type="spellStart"/>
      <w:r w:rsidRPr="00E85A3D">
        <w:rPr>
          <w:rFonts w:ascii="Calibri" w:hAnsi="Calibri"/>
          <w:sz w:val="22"/>
        </w:rPr>
        <w:t>Raaymakers</w:t>
      </w:r>
      <w:proofErr w:type="spellEnd"/>
      <w:r w:rsidRPr="00E85A3D">
        <w:rPr>
          <w:rFonts w:ascii="Calibri" w:hAnsi="Calibri"/>
          <w:sz w:val="22"/>
        </w:rPr>
        <w:t xml:space="preserve"> BW, van der Heide, </w:t>
      </w:r>
      <w:proofErr w:type="spellStart"/>
      <w:r w:rsidRPr="00E85A3D">
        <w:rPr>
          <w:rFonts w:ascii="Calibri" w:hAnsi="Calibri"/>
          <w:sz w:val="22"/>
        </w:rPr>
        <w:t>Uulke</w:t>
      </w:r>
      <w:proofErr w:type="spellEnd"/>
      <w:r w:rsidRPr="00E85A3D">
        <w:rPr>
          <w:rFonts w:ascii="Calibri" w:hAnsi="Calibri"/>
          <w:sz w:val="22"/>
        </w:rPr>
        <w:t xml:space="preserve"> A, </w:t>
      </w:r>
      <w:proofErr w:type="spellStart"/>
      <w:r w:rsidRPr="00E85A3D">
        <w:rPr>
          <w:rFonts w:ascii="Calibri" w:hAnsi="Calibri"/>
          <w:sz w:val="22"/>
        </w:rPr>
        <w:t>Jürgenliemk</w:t>
      </w:r>
      <w:proofErr w:type="spellEnd"/>
      <w:r w:rsidRPr="00E85A3D">
        <w:rPr>
          <w:rFonts w:ascii="Calibri" w:hAnsi="Calibri"/>
          <w:sz w:val="22"/>
        </w:rPr>
        <w:t xml:space="preserve">-Schulz IM, </w:t>
      </w:r>
      <w:proofErr w:type="spellStart"/>
      <w:r w:rsidRPr="00E85A3D">
        <w:rPr>
          <w:rFonts w:ascii="Calibri" w:hAnsi="Calibri"/>
          <w:sz w:val="22"/>
        </w:rPr>
        <w:t>Lagendijk</w:t>
      </w:r>
      <w:proofErr w:type="spellEnd"/>
      <w:r w:rsidRPr="00E85A3D">
        <w:rPr>
          <w:rFonts w:ascii="Calibri" w:hAnsi="Calibri"/>
          <w:sz w:val="22"/>
        </w:rPr>
        <w:t xml:space="preserve"> JJ. Intrafraction motion in patients with cervical cancer: The benefit of soft tissue registration using MRI. </w:t>
      </w:r>
      <w:r w:rsidRPr="00C97DC8">
        <w:rPr>
          <w:rFonts w:ascii="Calibri" w:hAnsi="Calibri"/>
          <w:i/>
          <w:sz w:val="22"/>
        </w:rPr>
        <w:t>Radiotherapy and Oncology</w:t>
      </w:r>
      <w:r w:rsidRPr="00E85A3D">
        <w:rPr>
          <w:rFonts w:ascii="Calibri" w:hAnsi="Calibri"/>
          <w:sz w:val="22"/>
        </w:rPr>
        <w:t xml:space="preserve"> 2009;93(1):115-121.</w:t>
      </w:r>
    </w:p>
    <w:p w14:paraId="47FADDB8" w14:textId="77777777" w:rsidR="00106D40" w:rsidRPr="00E85A3D" w:rsidRDefault="00106D40" w:rsidP="00106D40">
      <w:pPr>
        <w:pStyle w:val="NormalWeb"/>
        <w:rPr>
          <w:rFonts w:ascii="Calibri" w:hAnsi="Calibri"/>
          <w:sz w:val="22"/>
        </w:rPr>
      </w:pPr>
      <w:r>
        <w:rPr>
          <w:rFonts w:ascii="Calibri" w:hAnsi="Calibri"/>
          <w:sz w:val="22"/>
        </w:rPr>
        <w:t>(34</w:t>
      </w:r>
      <w:r w:rsidRPr="00E85A3D">
        <w:rPr>
          <w:rFonts w:ascii="Calibri" w:hAnsi="Calibri"/>
          <w:sz w:val="22"/>
        </w:rPr>
        <w:t xml:space="preserve">) Bhandari V, Patel P, </w:t>
      </w:r>
      <w:proofErr w:type="spellStart"/>
      <w:r w:rsidRPr="00E85A3D">
        <w:rPr>
          <w:rFonts w:ascii="Calibri" w:hAnsi="Calibri"/>
          <w:sz w:val="22"/>
        </w:rPr>
        <w:t>Gurjar</w:t>
      </w:r>
      <w:proofErr w:type="spellEnd"/>
      <w:r w:rsidRPr="00E85A3D">
        <w:rPr>
          <w:rFonts w:ascii="Calibri" w:hAnsi="Calibri"/>
          <w:sz w:val="22"/>
        </w:rPr>
        <w:t xml:space="preserve"> OP, Gupta KL. Impact of repeat computerized tomography </w:t>
      </w:r>
      <w:proofErr w:type="spellStart"/>
      <w:r w:rsidRPr="00E85A3D">
        <w:rPr>
          <w:rFonts w:ascii="Calibri" w:hAnsi="Calibri"/>
          <w:sz w:val="22"/>
        </w:rPr>
        <w:t>replans</w:t>
      </w:r>
      <w:proofErr w:type="spellEnd"/>
      <w:r w:rsidRPr="00E85A3D">
        <w:rPr>
          <w:rFonts w:ascii="Calibri" w:hAnsi="Calibri"/>
          <w:sz w:val="22"/>
        </w:rPr>
        <w:t xml:space="preserve"> in the radiation therapy of head and neck cancers. </w:t>
      </w:r>
      <w:r w:rsidRPr="00C97DC8">
        <w:rPr>
          <w:rFonts w:ascii="Calibri" w:hAnsi="Calibri"/>
          <w:i/>
          <w:sz w:val="22"/>
        </w:rPr>
        <w:t>J</w:t>
      </w:r>
      <w:r>
        <w:rPr>
          <w:rFonts w:ascii="Calibri" w:hAnsi="Calibri"/>
          <w:i/>
          <w:sz w:val="22"/>
        </w:rPr>
        <w:t>ournal of</w:t>
      </w:r>
      <w:r w:rsidRPr="00C97DC8">
        <w:rPr>
          <w:rFonts w:ascii="Calibri" w:hAnsi="Calibri"/>
          <w:i/>
          <w:sz w:val="22"/>
        </w:rPr>
        <w:t xml:space="preserve"> Med</w:t>
      </w:r>
      <w:r>
        <w:rPr>
          <w:rFonts w:ascii="Calibri" w:hAnsi="Calibri"/>
          <w:i/>
          <w:sz w:val="22"/>
        </w:rPr>
        <w:t>ical</w:t>
      </w:r>
      <w:r w:rsidRPr="00C97DC8">
        <w:rPr>
          <w:rFonts w:ascii="Calibri" w:hAnsi="Calibri"/>
          <w:i/>
          <w:sz w:val="22"/>
        </w:rPr>
        <w:t xml:space="preserve"> Phys</w:t>
      </w:r>
      <w:r>
        <w:rPr>
          <w:rFonts w:ascii="Calibri" w:hAnsi="Calibri"/>
          <w:i/>
          <w:sz w:val="22"/>
        </w:rPr>
        <w:t>ics</w:t>
      </w:r>
      <w:r w:rsidRPr="00E85A3D">
        <w:rPr>
          <w:rFonts w:ascii="Calibri" w:hAnsi="Calibri"/>
          <w:sz w:val="22"/>
        </w:rPr>
        <w:t xml:space="preserve"> 2014;39(3):164</w:t>
      </w:r>
      <w:r>
        <w:rPr>
          <w:rFonts w:ascii="Calibri" w:hAnsi="Calibri"/>
          <w:sz w:val="22"/>
        </w:rPr>
        <w:t>-8</w:t>
      </w:r>
      <w:r w:rsidRPr="00E85A3D">
        <w:rPr>
          <w:rFonts w:ascii="Calibri" w:hAnsi="Calibri"/>
          <w:sz w:val="22"/>
        </w:rPr>
        <w:t>.</w:t>
      </w:r>
    </w:p>
    <w:p w14:paraId="7E18AA97" w14:textId="77777777" w:rsidR="00106D40" w:rsidRPr="00E85A3D" w:rsidRDefault="00106D40" w:rsidP="00106D40">
      <w:pPr>
        <w:pStyle w:val="NormalWeb"/>
        <w:rPr>
          <w:rFonts w:ascii="Calibri" w:hAnsi="Calibri"/>
          <w:sz w:val="22"/>
        </w:rPr>
      </w:pPr>
      <w:r>
        <w:rPr>
          <w:rFonts w:ascii="Calibri" w:hAnsi="Calibri"/>
          <w:sz w:val="22"/>
        </w:rPr>
        <w:t>(35</w:t>
      </w:r>
      <w:r w:rsidRPr="00E85A3D">
        <w:rPr>
          <w:rFonts w:ascii="Calibri" w:hAnsi="Calibri"/>
          <w:sz w:val="22"/>
        </w:rPr>
        <w:t xml:space="preserve">) </w:t>
      </w:r>
      <w:proofErr w:type="spellStart"/>
      <w:r>
        <w:rPr>
          <w:rFonts w:ascii="Calibri" w:hAnsi="Calibri"/>
          <w:sz w:val="22"/>
        </w:rPr>
        <w:t>Keall</w:t>
      </w:r>
      <w:proofErr w:type="spellEnd"/>
      <w:r>
        <w:rPr>
          <w:rFonts w:ascii="Calibri" w:hAnsi="Calibri"/>
          <w:sz w:val="22"/>
        </w:rPr>
        <w:t xml:space="preserve"> PJ, Barton M, Crozier S. </w:t>
      </w:r>
      <w:r w:rsidRPr="00E85A3D">
        <w:rPr>
          <w:rFonts w:ascii="Calibri" w:hAnsi="Calibri"/>
          <w:sz w:val="22"/>
        </w:rPr>
        <w:t xml:space="preserve">The Australian Magnetic Resonance Imaging–Linac Program. </w:t>
      </w:r>
      <w:r>
        <w:rPr>
          <w:rFonts w:ascii="Calibri" w:hAnsi="Calibri"/>
          <w:i/>
          <w:sz w:val="22"/>
        </w:rPr>
        <w:t>Seminars in R</w:t>
      </w:r>
      <w:r w:rsidRPr="00C97DC8">
        <w:rPr>
          <w:rFonts w:ascii="Calibri" w:hAnsi="Calibri"/>
          <w:i/>
          <w:sz w:val="22"/>
        </w:rPr>
        <w:t xml:space="preserve">adiation </w:t>
      </w:r>
      <w:r>
        <w:rPr>
          <w:rFonts w:ascii="Calibri" w:hAnsi="Calibri"/>
          <w:i/>
          <w:sz w:val="22"/>
        </w:rPr>
        <w:t>O</w:t>
      </w:r>
      <w:r w:rsidRPr="00C97DC8">
        <w:rPr>
          <w:rFonts w:ascii="Calibri" w:hAnsi="Calibri"/>
          <w:i/>
          <w:sz w:val="22"/>
        </w:rPr>
        <w:t>ncology</w:t>
      </w:r>
      <w:r>
        <w:rPr>
          <w:rFonts w:ascii="Calibri" w:hAnsi="Calibri"/>
          <w:sz w:val="22"/>
        </w:rPr>
        <w:t>; 2014:24(3):203-206</w:t>
      </w:r>
      <w:r w:rsidRPr="00E85A3D">
        <w:rPr>
          <w:rFonts w:ascii="Calibri" w:hAnsi="Calibri"/>
          <w:sz w:val="22"/>
        </w:rPr>
        <w:t>.</w:t>
      </w:r>
    </w:p>
    <w:p w14:paraId="13555F64" w14:textId="77777777" w:rsidR="00106D40" w:rsidRPr="00E85A3D" w:rsidRDefault="00106D40" w:rsidP="00106D40">
      <w:pPr>
        <w:pStyle w:val="NormalWeb"/>
        <w:rPr>
          <w:rFonts w:ascii="Calibri" w:hAnsi="Calibri"/>
          <w:sz w:val="22"/>
        </w:rPr>
      </w:pPr>
      <w:r>
        <w:rPr>
          <w:rFonts w:ascii="Calibri" w:hAnsi="Calibri"/>
          <w:sz w:val="22"/>
        </w:rPr>
        <w:t>(36</w:t>
      </w:r>
      <w:r w:rsidRPr="00E85A3D">
        <w:rPr>
          <w:rFonts w:ascii="Calibri" w:hAnsi="Calibri"/>
          <w:sz w:val="22"/>
        </w:rPr>
        <w:t xml:space="preserve">) </w:t>
      </w:r>
      <w:proofErr w:type="spellStart"/>
      <w:r w:rsidRPr="00E85A3D">
        <w:rPr>
          <w:rFonts w:ascii="Calibri" w:hAnsi="Calibri"/>
          <w:sz w:val="22"/>
        </w:rPr>
        <w:t>Crijns</w:t>
      </w:r>
      <w:proofErr w:type="spellEnd"/>
      <w:r w:rsidRPr="00E85A3D">
        <w:rPr>
          <w:rFonts w:ascii="Calibri" w:hAnsi="Calibri"/>
          <w:sz w:val="22"/>
        </w:rPr>
        <w:t xml:space="preserve"> S, Bakker C, </w:t>
      </w:r>
      <w:proofErr w:type="spellStart"/>
      <w:r w:rsidRPr="00E85A3D">
        <w:rPr>
          <w:rFonts w:ascii="Calibri" w:hAnsi="Calibri"/>
          <w:sz w:val="22"/>
        </w:rPr>
        <w:t>Seevinck</w:t>
      </w:r>
      <w:proofErr w:type="spellEnd"/>
      <w:r w:rsidRPr="00E85A3D">
        <w:rPr>
          <w:rFonts w:ascii="Calibri" w:hAnsi="Calibri"/>
          <w:sz w:val="22"/>
        </w:rPr>
        <w:t xml:space="preserve"> P, De Leeuw H, </w:t>
      </w:r>
      <w:proofErr w:type="spellStart"/>
      <w:r w:rsidRPr="00E85A3D">
        <w:rPr>
          <w:rFonts w:ascii="Calibri" w:hAnsi="Calibri"/>
          <w:sz w:val="22"/>
        </w:rPr>
        <w:t>Lagendijk</w:t>
      </w:r>
      <w:proofErr w:type="spellEnd"/>
      <w:r w:rsidRPr="00E85A3D">
        <w:rPr>
          <w:rFonts w:ascii="Calibri" w:hAnsi="Calibri"/>
          <w:sz w:val="22"/>
        </w:rPr>
        <w:t xml:space="preserve"> J, </w:t>
      </w:r>
      <w:proofErr w:type="spellStart"/>
      <w:r w:rsidRPr="00E85A3D">
        <w:rPr>
          <w:rFonts w:ascii="Calibri" w:hAnsi="Calibri"/>
          <w:sz w:val="22"/>
        </w:rPr>
        <w:t>Raaymakers</w:t>
      </w:r>
      <w:proofErr w:type="spellEnd"/>
      <w:r w:rsidRPr="00E85A3D">
        <w:rPr>
          <w:rFonts w:ascii="Calibri" w:hAnsi="Calibri"/>
          <w:sz w:val="22"/>
        </w:rPr>
        <w:t xml:space="preserve"> B. Towards inherently distortion-free MR images for image-guided radiotherapy on an MRI accelerator. </w:t>
      </w:r>
      <w:r w:rsidRPr="00C97DC8">
        <w:rPr>
          <w:rFonts w:ascii="Calibri" w:hAnsi="Calibri"/>
          <w:i/>
          <w:sz w:val="22"/>
        </w:rPr>
        <w:t>Phys</w:t>
      </w:r>
      <w:r>
        <w:rPr>
          <w:rFonts w:ascii="Calibri" w:hAnsi="Calibri"/>
          <w:i/>
          <w:sz w:val="22"/>
        </w:rPr>
        <w:t>ics</w:t>
      </w:r>
      <w:r w:rsidRPr="00C97DC8">
        <w:rPr>
          <w:rFonts w:ascii="Calibri" w:hAnsi="Calibri"/>
          <w:i/>
          <w:sz w:val="22"/>
        </w:rPr>
        <w:t xml:space="preserve"> </w:t>
      </w:r>
      <w:r>
        <w:rPr>
          <w:rFonts w:ascii="Calibri" w:hAnsi="Calibri"/>
          <w:i/>
          <w:sz w:val="22"/>
        </w:rPr>
        <w:t xml:space="preserve">in </w:t>
      </w:r>
      <w:r w:rsidRPr="00C97DC8">
        <w:rPr>
          <w:rFonts w:ascii="Calibri" w:hAnsi="Calibri"/>
          <w:i/>
          <w:sz w:val="22"/>
        </w:rPr>
        <w:t>Med</w:t>
      </w:r>
      <w:r>
        <w:rPr>
          <w:rFonts w:ascii="Calibri" w:hAnsi="Calibri"/>
          <w:i/>
          <w:sz w:val="22"/>
        </w:rPr>
        <w:t xml:space="preserve">icine and </w:t>
      </w:r>
      <w:r w:rsidRPr="00C97DC8">
        <w:rPr>
          <w:rFonts w:ascii="Calibri" w:hAnsi="Calibri"/>
          <w:i/>
          <w:sz w:val="22"/>
        </w:rPr>
        <w:t>Biol</w:t>
      </w:r>
      <w:r>
        <w:rPr>
          <w:rFonts w:ascii="Calibri" w:hAnsi="Calibri"/>
          <w:i/>
          <w:sz w:val="22"/>
        </w:rPr>
        <w:t>ogy</w:t>
      </w:r>
      <w:r w:rsidRPr="00C97DC8">
        <w:rPr>
          <w:rFonts w:ascii="Calibri" w:hAnsi="Calibri"/>
          <w:i/>
          <w:sz w:val="22"/>
        </w:rPr>
        <w:t xml:space="preserve"> </w:t>
      </w:r>
      <w:r w:rsidRPr="00E85A3D">
        <w:rPr>
          <w:rFonts w:ascii="Calibri" w:hAnsi="Calibri"/>
          <w:sz w:val="22"/>
        </w:rPr>
        <w:t>2012;57(5):1349.</w:t>
      </w:r>
    </w:p>
    <w:p w14:paraId="4D392E9B" w14:textId="77777777" w:rsidR="00106D40" w:rsidRPr="00E85A3D" w:rsidRDefault="00106D40" w:rsidP="00106D40">
      <w:pPr>
        <w:pStyle w:val="NormalWeb"/>
        <w:rPr>
          <w:rFonts w:ascii="Calibri" w:hAnsi="Calibri"/>
          <w:sz w:val="22"/>
        </w:rPr>
      </w:pPr>
      <w:r>
        <w:rPr>
          <w:rFonts w:ascii="Calibri" w:hAnsi="Calibri"/>
          <w:sz w:val="22"/>
        </w:rPr>
        <w:t>(37</w:t>
      </w:r>
      <w:r w:rsidRPr="00E85A3D">
        <w:rPr>
          <w:rFonts w:ascii="Calibri" w:hAnsi="Calibri"/>
          <w:sz w:val="22"/>
        </w:rPr>
        <w:t xml:space="preserve">) Britton KR, </w:t>
      </w:r>
      <w:proofErr w:type="spellStart"/>
      <w:r w:rsidRPr="00E85A3D">
        <w:rPr>
          <w:rFonts w:ascii="Calibri" w:hAnsi="Calibri"/>
          <w:sz w:val="22"/>
        </w:rPr>
        <w:t>Starkschall</w:t>
      </w:r>
      <w:proofErr w:type="spellEnd"/>
      <w:r w:rsidRPr="00E85A3D">
        <w:rPr>
          <w:rFonts w:ascii="Calibri" w:hAnsi="Calibri"/>
          <w:sz w:val="22"/>
        </w:rPr>
        <w:t xml:space="preserve"> G, Tucker SL, Pan T, Nelson C, Chang JY, et al. Assessment of gross </w:t>
      </w:r>
      <w:proofErr w:type="spellStart"/>
      <w:r w:rsidRPr="00E85A3D">
        <w:rPr>
          <w:rFonts w:ascii="Calibri" w:hAnsi="Calibri"/>
          <w:sz w:val="22"/>
        </w:rPr>
        <w:t>tumor</w:t>
      </w:r>
      <w:proofErr w:type="spellEnd"/>
      <w:r w:rsidRPr="00E85A3D">
        <w:rPr>
          <w:rFonts w:ascii="Calibri" w:hAnsi="Calibri"/>
          <w:sz w:val="22"/>
        </w:rPr>
        <w:t xml:space="preserve"> volume regression and motion changes during radiotherapy for non–small-cell lung cancer as measured by four-dimensional computed tomography. </w:t>
      </w:r>
      <w:r w:rsidRPr="00A21158">
        <w:rPr>
          <w:rFonts w:ascii="Calibri" w:hAnsi="Calibri"/>
          <w:i/>
          <w:sz w:val="22"/>
        </w:rPr>
        <w:t>International Journal of Radiation Oncology Biology Physics</w:t>
      </w:r>
      <w:r w:rsidRPr="00E85A3D">
        <w:rPr>
          <w:rFonts w:ascii="Calibri" w:hAnsi="Calibri"/>
          <w:sz w:val="22"/>
        </w:rPr>
        <w:t xml:space="preserve"> 2007;68(4):1036-1046.</w:t>
      </w:r>
    </w:p>
    <w:p w14:paraId="25BDE1C1" w14:textId="77777777" w:rsidR="00106D40" w:rsidRPr="007B424F" w:rsidRDefault="00106D40" w:rsidP="00106D40">
      <w:pPr>
        <w:rPr>
          <w:rFonts w:ascii="Arial" w:hAnsi="Arial" w:cs="Arial"/>
          <w:color w:val="222222"/>
          <w:sz w:val="19"/>
          <w:szCs w:val="19"/>
          <w:shd w:val="clear" w:color="auto" w:fill="FFFFFF"/>
        </w:rPr>
      </w:pPr>
      <w:r w:rsidRPr="00E85A3D">
        <w:rPr>
          <w:rFonts w:ascii="Calibri" w:eastAsia="Times New Roman" w:hAnsi="Calibri"/>
        </w:rPr>
        <w:t> </w:t>
      </w:r>
      <w:r>
        <w:rPr>
          <w:highlight w:val="cyan"/>
        </w:rPr>
        <w:fldChar w:fldCharType="end"/>
      </w:r>
    </w:p>
    <w:p w14:paraId="008A5CBE" w14:textId="77777777" w:rsidR="00106D40" w:rsidRPr="00B515C6" w:rsidRDefault="00106D40" w:rsidP="00106D40"/>
    <w:p w14:paraId="2D2903BE" w14:textId="77777777" w:rsidR="00C15A0C" w:rsidRDefault="00C15A0C" w:rsidP="00D1092A">
      <w:pPr>
        <w:pStyle w:val="NormalWeb"/>
        <w:spacing w:line="276" w:lineRule="auto"/>
        <w:rPr>
          <w:rFonts w:asciiTheme="minorHAnsi" w:hAnsiTheme="minorHAnsi"/>
          <w:sz w:val="22"/>
          <w:szCs w:val="22"/>
        </w:rPr>
      </w:pPr>
    </w:p>
    <w:sectPr w:rsidR="00C15A0C">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515C6"/>
    <w:rsid w:val="000073B3"/>
    <w:rsid w:val="000324AE"/>
    <w:rsid w:val="00045BD1"/>
    <w:rsid w:val="00082136"/>
    <w:rsid w:val="000A6FBC"/>
    <w:rsid w:val="000E2073"/>
    <w:rsid w:val="000F2CBC"/>
    <w:rsid w:val="000F7CBC"/>
    <w:rsid w:val="00101918"/>
    <w:rsid w:val="00106D40"/>
    <w:rsid w:val="00113D9F"/>
    <w:rsid w:val="00117B23"/>
    <w:rsid w:val="00122BF2"/>
    <w:rsid w:val="001509F7"/>
    <w:rsid w:val="00153490"/>
    <w:rsid w:val="001B4A6F"/>
    <w:rsid w:val="001C1810"/>
    <w:rsid w:val="001D3BE6"/>
    <w:rsid w:val="001E524E"/>
    <w:rsid w:val="001F7A41"/>
    <w:rsid w:val="00215108"/>
    <w:rsid w:val="00221FF2"/>
    <w:rsid w:val="002226CD"/>
    <w:rsid w:val="0022459C"/>
    <w:rsid w:val="0022484A"/>
    <w:rsid w:val="0024019E"/>
    <w:rsid w:val="00242512"/>
    <w:rsid w:val="00247CD8"/>
    <w:rsid w:val="00254807"/>
    <w:rsid w:val="0026045C"/>
    <w:rsid w:val="00262F39"/>
    <w:rsid w:val="00293D4F"/>
    <w:rsid w:val="002B0167"/>
    <w:rsid w:val="002B30A4"/>
    <w:rsid w:val="002C7090"/>
    <w:rsid w:val="002E43A2"/>
    <w:rsid w:val="002F4E9E"/>
    <w:rsid w:val="003000ED"/>
    <w:rsid w:val="0034072D"/>
    <w:rsid w:val="003432AA"/>
    <w:rsid w:val="003448DF"/>
    <w:rsid w:val="00345D5B"/>
    <w:rsid w:val="00347C1D"/>
    <w:rsid w:val="003723D7"/>
    <w:rsid w:val="00397A2E"/>
    <w:rsid w:val="003A0479"/>
    <w:rsid w:val="003A755E"/>
    <w:rsid w:val="003B7F64"/>
    <w:rsid w:val="003C3891"/>
    <w:rsid w:val="003D3B49"/>
    <w:rsid w:val="003D3E54"/>
    <w:rsid w:val="0040103C"/>
    <w:rsid w:val="0040377B"/>
    <w:rsid w:val="00422E63"/>
    <w:rsid w:val="00432BD7"/>
    <w:rsid w:val="00433345"/>
    <w:rsid w:val="00445F0B"/>
    <w:rsid w:val="004648F1"/>
    <w:rsid w:val="00473D50"/>
    <w:rsid w:val="00476064"/>
    <w:rsid w:val="00484680"/>
    <w:rsid w:val="004855F9"/>
    <w:rsid w:val="00495CFB"/>
    <w:rsid w:val="004976B9"/>
    <w:rsid w:val="004A395B"/>
    <w:rsid w:val="004B5D3F"/>
    <w:rsid w:val="004C0F73"/>
    <w:rsid w:val="004C1923"/>
    <w:rsid w:val="004D02AF"/>
    <w:rsid w:val="004D1E03"/>
    <w:rsid w:val="004D3799"/>
    <w:rsid w:val="004E3937"/>
    <w:rsid w:val="00516234"/>
    <w:rsid w:val="00517632"/>
    <w:rsid w:val="00521661"/>
    <w:rsid w:val="00525565"/>
    <w:rsid w:val="00534262"/>
    <w:rsid w:val="005379C0"/>
    <w:rsid w:val="00544ED7"/>
    <w:rsid w:val="00552458"/>
    <w:rsid w:val="005548AF"/>
    <w:rsid w:val="005611DD"/>
    <w:rsid w:val="00567704"/>
    <w:rsid w:val="00577E01"/>
    <w:rsid w:val="00580971"/>
    <w:rsid w:val="005B089B"/>
    <w:rsid w:val="005C7B6E"/>
    <w:rsid w:val="005C7ECC"/>
    <w:rsid w:val="005D040F"/>
    <w:rsid w:val="005E0D9F"/>
    <w:rsid w:val="005F37E0"/>
    <w:rsid w:val="005F39E8"/>
    <w:rsid w:val="00606B31"/>
    <w:rsid w:val="00615C99"/>
    <w:rsid w:val="00676B63"/>
    <w:rsid w:val="0068296E"/>
    <w:rsid w:val="00685D9C"/>
    <w:rsid w:val="006A3EE2"/>
    <w:rsid w:val="006B2193"/>
    <w:rsid w:val="006B7460"/>
    <w:rsid w:val="006D61F3"/>
    <w:rsid w:val="006F5537"/>
    <w:rsid w:val="007176F1"/>
    <w:rsid w:val="00743589"/>
    <w:rsid w:val="00745F38"/>
    <w:rsid w:val="00753DBE"/>
    <w:rsid w:val="007543C1"/>
    <w:rsid w:val="0076357D"/>
    <w:rsid w:val="007665CF"/>
    <w:rsid w:val="00782D22"/>
    <w:rsid w:val="0078734C"/>
    <w:rsid w:val="00790A49"/>
    <w:rsid w:val="007A0963"/>
    <w:rsid w:val="007B424F"/>
    <w:rsid w:val="007C2FDA"/>
    <w:rsid w:val="007C3CA5"/>
    <w:rsid w:val="007C6101"/>
    <w:rsid w:val="007D4FD8"/>
    <w:rsid w:val="00802F53"/>
    <w:rsid w:val="00803086"/>
    <w:rsid w:val="00804C1B"/>
    <w:rsid w:val="00805FE0"/>
    <w:rsid w:val="00820C89"/>
    <w:rsid w:val="00825833"/>
    <w:rsid w:val="00837F9D"/>
    <w:rsid w:val="008459FB"/>
    <w:rsid w:val="00845A29"/>
    <w:rsid w:val="00855AFB"/>
    <w:rsid w:val="0087019D"/>
    <w:rsid w:val="00876131"/>
    <w:rsid w:val="00882C22"/>
    <w:rsid w:val="008A5D56"/>
    <w:rsid w:val="008D14F5"/>
    <w:rsid w:val="008D6B80"/>
    <w:rsid w:val="008E56E9"/>
    <w:rsid w:val="009177E9"/>
    <w:rsid w:val="009326F4"/>
    <w:rsid w:val="00932B7A"/>
    <w:rsid w:val="00935595"/>
    <w:rsid w:val="009502D2"/>
    <w:rsid w:val="00952BC7"/>
    <w:rsid w:val="0096183F"/>
    <w:rsid w:val="0097036B"/>
    <w:rsid w:val="00981679"/>
    <w:rsid w:val="0099446F"/>
    <w:rsid w:val="009B4DA9"/>
    <w:rsid w:val="009E1A44"/>
    <w:rsid w:val="00A06E79"/>
    <w:rsid w:val="00A106F2"/>
    <w:rsid w:val="00A21158"/>
    <w:rsid w:val="00A30CE8"/>
    <w:rsid w:val="00A47813"/>
    <w:rsid w:val="00A70F13"/>
    <w:rsid w:val="00A77FDD"/>
    <w:rsid w:val="00A97A49"/>
    <w:rsid w:val="00AD669F"/>
    <w:rsid w:val="00AE0A42"/>
    <w:rsid w:val="00AF2C51"/>
    <w:rsid w:val="00B0200C"/>
    <w:rsid w:val="00B465E0"/>
    <w:rsid w:val="00B515C6"/>
    <w:rsid w:val="00B56AA1"/>
    <w:rsid w:val="00B56B6A"/>
    <w:rsid w:val="00B75F38"/>
    <w:rsid w:val="00B83166"/>
    <w:rsid w:val="00B86BB5"/>
    <w:rsid w:val="00BA2932"/>
    <w:rsid w:val="00BB7607"/>
    <w:rsid w:val="00BD69D2"/>
    <w:rsid w:val="00BF3C4C"/>
    <w:rsid w:val="00BF63FF"/>
    <w:rsid w:val="00C03877"/>
    <w:rsid w:val="00C12836"/>
    <w:rsid w:val="00C15A0C"/>
    <w:rsid w:val="00C15C02"/>
    <w:rsid w:val="00C34DE1"/>
    <w:rsid w:val="00C572F0"/>
    <w:rsid w:val="00C845D2"/>
    <w:rsid w:val="00C86B23"/>
    <w:rsid w:val="00C960F5"/>
    <w:rsid w:val="00C97DC8"/>
    <w:rsid w:val="00CA3CD7"/>
    <w:rsid w:val="00CD29B5"/>
    <w:rsid w:val="00CF2B95"/>
    <w:rsid w:val="00CF3F6B"/>
    <w:rsid w:val="00D0293F"/>
    <w:rsid w:val="00D1092A"/>
    <w:rsid w:val="00D1373C"/>
    <w:rsid w:val="00D56A88"/>
    <w:rsid w:val="00D8316D"/>
    <w:rsid w:val="00D917E2"/>
    <w:rsid w:val="00DA18E9"/>
    <w:rsid w:val="00DB1355"/>
    <w:rsid w:val="00DC1EB7"/>
    <w:rsid w:val="00DC376E"/>
    <w:rsid w:val="00DC7140"/>
    <w:rsid w:val="00E0027C"/>
    <w:rsid w:val="00E03708"/>
    <w:rsid w:val="00E13112"/>
    <w:rsid w:val="00E215FF"/>
    <w:rsid w:val="00E27BAE"/>
    <w:rsid w:val="00E358D7"/>
    <w:rsid w:val="00E41502"/>
    <w:rsid w:val="00E51DC5"/>
    <w:rsid w:val="00E56BB4"/>
    <w:rsid w:val="00E614C8"/>
    <w:rsid w:val="00E73BF5"/>
    <w:rsid w:val="00E846FB"/>
    <w:rsid w:val="00E85A3D"/>
    <w:rsid w:val="00E92830"/>
    <w:rsid w:val="00EC3C01"/>
    <w:rsid w:val="00EE1AA4"/>
    <w:rsid w:val="00EE3F42"/>
    <w:rsid w:val="00EE414B"/>
    <w:rsid w:val="00F03C14"/>
    <w:rsid w:val="00F11683"/>
    <w:rsid w:val="00F148FD"/>
    <w:rsid w:val="00F177A9"/>
    <w:rsid w:val="00F2183A"/>
    <w:rsid w:val="00F8374C"/>
    <w:rsid w:val="00F956F3"/>
    <w:rsid w:val="00F97570"/>
    <w:rsid w:val="00FA5776"/>
    <w:rsid w:val="00FC0231"/>
    <w:rsid w:val="00FF6DBC"/>
    <w:rsid w:val="00FF741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B8092C5"/>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B515C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F11683"/>
    <w:pPr>
      <w:spacing w:before="100" w:beforeAutospacing="1" w:after="100" w:afterAutospacing="1" w:line="240" w:lineRule="auto"/>
    </w:pPr>
    <w:rPr>
      <w:rFonts w:ascii="Times New Roman" w:eastAsiaTheme="minorEastAsia" w:hAnsi="Times New Roman" w:cs="Times New Roman"/>
      <w:sz w:val="24"/>
      <w:szCs w:val="24"/>
      <w:lang w:eastAsia="en-GB"/>
    </w:rPr>
  </w:style>
  <w:style w:type="character" w:styleId="Hyperlink">
    <w:name w:val="Hyperlink"/>
    <w:basedOn w:val="DefaultParagraphFont"/>
    <w:uiPriority w:val="99"/>
    <w:unhideWhenUsed/>
    <w:rsid w:val="00615C99"/>
    <w:rPr>
      <w:color w:val="0000FF" w:themeColor="hyperlink"/>
      <w:u w:val="single"/>
    </w:rPr>
  </w:style>
  <w:style w:type="paragraph" w:styleId="BalloonText">
    <w:name w:val="Balloon Text"/>
    <w:basedOn w:val="Normal"/>
    <w:link w:val="BalloonTextChar"/>
    <w:uiPriority w:val="99"/>
    <w:semiHidden/>
    <w:unhideWhenUsed/>
    <w:rsid w:val="00247CD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47CD8"/>
    <w:rPr>
      <w:rFonts w:ascii="Tahoma" w:hAnsi="Tahoma" w:cs="Tahoma"/>
      <w:sz w:val="16"/>
      <w:szCs w:val="16"/>
    </w:rPr>
  </w:style>
  <w:style w:type="character" w:customStyle="1" w:styleId="apple-converted-space">
    <w:name w:val="apple-converted-space"/>
    <w:basedOn w:val="DefaultParagraphFont"/>
    <w:rsid w:val="007B424F"/>
  </w:style>
  <w:style w:type="character" w:styleId="FollowedHyperlink">
    <w:name w:val="FollowedHyperlink"/>
    <w:basedOn w:val="DefaultParagraphFont"/>
    <w:uiPriority w:val="99"/>
    <w:semiHidden/>
    <w:unhideWhenUsed/>
    <w:rsid w:val="002B30A4"/>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134188">
      <w:bodyDiv w:val="1"/>
      <w:marLeft w:val="0"/>
      <w:marRight w:val="0"/>
      <w:marTop w:val="0"/>
      <w:marBottom w:val="0"/>
      <w:divBdr>
        <w:top w:val="none" w:sz="0" w:space="0" w:color="auto"/>
        <w:left w:val="none" w:sz="0" w:space="0" w:color="auto"/>
        <w:bottom w:val="none" w:sz="0" w:space="0" w:color="auto"/>
        <w:right w:val="none" w:sz="0" w:space="0" w:color="auto"/>
      </w:divBdr>
    </w:div>
    <w:div w:id="43799207">
      <w:bodyDiv w:val="1"/>
      <w:marLeft w:val="0"/>
      <w:marRight w:val="0"/>
      <w:marTop w:val="0"/>
      <w:marBottom w:val="0"/>
      <w:divBdr>
        <w:top w:val="none" w:sz="0" w:space="0" w:color="auto"/>
        <w:left w:val="none" w:sz="0" w:space="0" w:color="auto"/>
        <w:bottom w:val="none" w:sz="0" w:space="0" w:color="auto"/>
        <w:right w:val="none" w:sz="0" w:space="0" w:color="auto"/>
      </w:divBdr>
    </w:div>
    <w:div w:id="85000920">
      <w:bodyDiv w:val="1"/>
      <w:marLeft w:val="0"/>
      <w:marRight w:val="0"/>
      <w:marTop w:val="0"/>
      <w:marBottom w:val="0"/>
      <w:divBdr>
        <w:top w:val="none" w:sz="0" w:space="0" w:color="auto"/>
        <w:left w:val="none" w:sz="0" w:space="0" w:color="auto"/>
        <w:bottom w:val="none" w:sz="0" w:space="0" w:color="auto"/>
        <w:right w:val="none" w:sz="0" w:space="0" w:color="auto"/>
      </w:divBdr>
    </w:div>
    <w:div w:id="270283732">
      <w:bodyDiv w:val="1"/>
      <w:marLeft w:val="0"/>
      <w:marRight w:val="0"/>
      <w:marTop w:val="0"/>
      <w:marBottom w:val="0"/>
      <w:divBdr>
        <w:top w:val="none" w:sz="0" w:space="0" w:color="auto"/>
        <w:left w:val="none" w:sz="0" w:space="0" w:color="auto"/>
        <w:bottom w:val="none" w:sz="0" w:space="0" w:color="auto"/>
        <w:right w:val="none" w:sz="0" w:space="0" w:color="auto"/>
      </w:divBdr>
    </w:div>
    <w:div w:id="351734600">
      <w:bodyDiv w:val="1"/>
      <w:marLeft w:val="0"/>
      <w:marRight w:val="0"/>
      <w:marTop w:val="0"/>
      <w:marBottom w:val="0"/>
      <w:divBdr>
        <w:top w:val="none" w:sz="0" w:space="0" w:color="auto"/>
        <w:left w:val="none" w:sz="0" w:space="0" w:color="auto"/>
        <w:bottom w:val="none" w:sz="0" w:space="0" w:color="auto"/>
        <w:right w:val="none" w:sz="0" w:space="0" w:color="auto"/>
      </w:divBdr>
    </w:div>
    <w:div w:id="419178236">
      <w:bodyDiv w:val="1"/>
      <w:marLeft w:val="0"/>
      <w:marRight w:val="0"/>
      <w:marTop w:val="0"/>
      <w:marBottom w:val="0"/>
      <w:divBdr>
        <w:top w:val="none" w:sz="0" w:space="0" w:color="auto"/>
        <w:left w:val="none" w:sz="0" w:space="0" w:color="auto"/>
        <w:bottom w:val="none" w:sz="0" w:space="0" w:color="auto"/>
        <w:right w:val="none" w:sz="0" w:space="0" w:color="auto"/>
      </w:divBdr>
    </w:div>
    <w:div w:id="471602162">
      <w:bodyDiv w:val="1"/>
      <w:marLeft w:val="0"/>
      <w:marRight w:val="0"/>
      <w:marTop w:val="0"/>
      <w:marBottom w:val="0"/>
      <w:divBdr>
        <w:top w:val="none" w:sz="0" w:space="0" w:color="auto"/>
        <w:left w:val="none" w:sz="0" w:space="0" w:color="auto"/>
        <w:bottom w:val="none" w:sz="0" w:space="0" w:color="auto"/>
        <w:right w:val="none" w:sz="0" w:space="0" w:color="auto"/>
      </w:divBdr>
    </w:div>
    <w:div w:id="496313221">
      <w:bodyDiv w:val="1"/>
      <w:marLeft w:val="0"/>
      <w:marRight w:val="0"/>
      <w:marTop w:val="0"/>
      <w:marBottom w:val="0"/>
      <w:divBdr>
        <w:top w:val="none" w:sz="0" w:space="0" w:color="auto"/>
        <w:left w:val="none" w:sz="0" w:space="0" w:color="auto"/>
        <w:bottom w:val="none" w:sz="0" w:space="0" w:color="auto"/>
        <w:right w:val="none" w:sz="0" w:space="0" w:color="auto"/>
      </w:divBdr>
    </w:div>
    <w:div w:id="539903630">
      <w:bodyDiv w:val="1"/>
      <w:marLeft w:val="0"/>
      <w:marRight w:val="0"/>
      <w:marTop w:val="0"/>
      <w:marBottom w:val="0"/>
      <w:divBdr>
        <w:top w:val="none" w:sz="0" w:space="0" w:color="auto"/>
        <w:left w:val="none" w:sz="0" w:space="0" w:color="auto"/>
        <w:bottom w:val="none" w:sz="0" w:space="0" w:color="auto"/>
        <w:right w:val="none" w:sz="0" w:space="0" w:color="auto"/>
      </w:divBdr>
    </w:div>
    <w:div w:id="552162123">
      <w:bodyDiv w:val="1"/>
      <w:marLeft w:val="0"/>
      <w:marRight w:val="0"/>
      <w:marTop w:val="0"/>
      <w:marBottom w:val="0"/>
      <w:divBdr>
        <w:top w:val="none" w:sz="0" w:space="0" w:color="auto"/>
        <w:left w:val="none" w:sz="0" w:space="0" w:color="auto"/>
        <w:bottom w:val="none" w:sz="0" w:space="0" w:color="auto"/>
        <w:right w:val="none" w:sz="0" w:space="0" w:color="auto"/>
      </w:divBdr>
    </w:div>
    <w:div w:id="624579962">
      <w:bodyDiv w:val="1"/>
      <w:marLeft w:val="0"/>
      <w:marRight w:val="0"/>
      <w:marTop w:val="0"/>
      <w:marBottom w:val="0"/>
      <w:divBdr>
        <w:top w:val="none" w:sz="0" w:space="0" w:color="auto"/>
        <w:left w:val="none" w:sz="0" w:space="0" w:color="auto"/>
        <w:bottom w:val="none" w:sz="0" w:space="0" w:color="auto"/>
        <w:right w:val="none" w:sz="0" w:space="0" w:color="auto"/>
      </w:divBdr>
    </w:div>
    <w:div w:id="799229043">
      <w:bodyDiv w:val="1"/>
      <w:marLeft w:val="0"/>
      <w:marRight w:val="0"/>
      <w:marTop w:val="0"/>
      <w:marBottom w:val="0"/>
      <w:divBdr>
        <w:top w:val="none" w:sz="0" w:space="0" w:color="auto"/>
        <w:left w:val="none" w:sz="0" w:space="0" w:color="auto"/>
        <w:bottom w:val="none" w:sz="0" w:space="0" w:color="auto"/>
        <w:right w:val="none" w:sz="0" w:space="0" w:color="auto"/>
      </w:divBdr>
    </w:div>
    <w:div w:id="965694868">
      <w:bodyDiv w:val="1"/>
      <w:marLeft w:val="0"/>
      <w:marRight w:val="0"/>
      <w:marTop w:val="0"/>
      <w:marBottom w:val="0"/>
      <w:divBdr>
        <w:top w:val="none" w:sz="0" w:space="0" w:color="auto"/>
        <w:left w:val="none" w:sz="0" w:space="0" w:color="auto"/>
        <w:bottom w:val="none" w:sz="0" w:space="0" w:color="auto"/>
        <w:right w:val="none" w:sz="0" w:space="0" w:color="auto"/>
      </w:divBdr>
    </w:div>
    <w:div w:id="986544291">
      <w:bodyDiv w:val="1"/>
      <w:marLeft w:val="0"/>
      <w:marRight w:val="0"/>
      <w:marTop w:val="0"/>
      <w:marBottom w:val="0"/>
      <w:divBdr>
        <w:top w:val="none" w:sz="0" w:space="0" w:color="auto"/>
        <w:left w:val="none" w:sz="0" w:space="0" w:color="auto"/>
        <w:bottom w:val="none" w:sz="0" w:space="0" w:color="auto"/>
        <w:right w:val="none" w:sz="0" w:space="0" w:color="auto"/>
      </w:divBdr>
    </w:div>
    <w:div w:id="1028531928">
      <w:bodyDiv w:val="1"/>
      <w:marLeft w:val="0"/>
      <w:marRight w:val="0"/>
      <w:marTop w:val="0"/>
      <w:marBottom w:val="0"/>
      <w:divBdr>
        <w:top w:val="none" w:sz="0" w:space="0" w:color="auto"/>
        <w:left w:val="none" w:sz="0" w:space="0" w:color="auto"/>
        <w:bottom w:val="none" w:sz="0" w:space="0" w:color="auto"/>
        <w:right w:val="none" w:sz="0" w:space="0" w:color="auto"/>
      </w:divBdr>
    </w:div>
    <w:div w:id="1084570136">
      <w:bodyDiv w:val="1"/>
      <w:marLeft w:val="0"/>
      <w:marRight w:val="0"/>
      <w:marTop w:val="0"/>
      <w:marBottom w:val="0"/>
      <w:divBdr>
        <w:top w:val="none" w:sz="0" w:space="0" w:color="auto"/>
        <w:left w:val="none" w:sz="0" w:space="0" w:color="auto"/>
        <w:bottom w:val="none" w:sz="0" w:space="0" w:color="auto"/>
        <w:right w:val="none" w:sz="0" w:space="0" w:color="auto"/>
      </w:divBdr>
    </w:div>
    <w:div w:id="1084915110">
      <w:bodyDiv w:val="1"/>
      <w:marLeft w:val="0"/>
      <w:marRight w:val="0"/>
      <w:marTop w:val="0"/>
      <w:marBottom w:val="0"/>
      <w:divBdr>
        <w:top w:val="none" w:sz="0" w:space="0" w:color="auto"/>
        <w:left w:val="none" w:sz="0" w:space="0" w:color="auto"/>
        <w:bottom w:val="none" w:sz="0" w:space="0" w:color="auto"/>
        <w:right w:val="none" w:sz="0" w:space="0" w:color="auto"/>
      </w:divBdr>
    </w:div>
    <w:div w:id="1149444766">
      <w:bodyDiv w:val="1"/>
      <w:marLeft w:val="0"/>
      <w:marRight w:val="0"/>
      <w:marTop w:val="0"/>
      <w:marBottom w:val="0"/>
      <w:divBdr>
        <w:top w:val="none" w:sz="0" w:space="0" w:color="auto"/>
        <w:left w:val="none" w:sz="0" w:space="0" w:color="auto"/>
        <w:bottom w:val="none" w:sz="0" w:space="0" w:color="auto"/>
        <w:right w:val="none" w:sz="0" w:space="0" w:color="auto"/>
      </w:divBdr>
    </w:div>
    <w:div w:id="1153566071">
      <w:bodyDiv w:val="1"/>
      <w:marLeft w:val="0"/>
      <w:marRight w:val="0"/>
      <w:marTop w:val="0"/>
      <w:marBottom w:val="0"/>
      <w:divBdr>
        <w:top w:val="none" w:sz="0" w:space="0" w:color="auto"/>
        <w:left w:val="none" w:sz="0" w:space="0" w:color="auto"/>
        <w:bottom w:val="none" w:sz="0" w:space="0" w:color="auto"/>
        <w:right w:val="none" w:sz="0" w:space="0" w:color="auto"/>
      </w:divBdr>
    </w:div>
    <w:div w:id="1155340540">
      <w:bodyDiv w:val="1"/>
      <w:marLeft w:val="0"/>
      <w:marRight w:val="0"/>
      <w:marTop w:val="0"/>
      <w:marBottom w:val="0"/>
      <w:divBdr>
        <w:top w:val="none" w:sz="0" w:space="0" w:color="auto"/>
        <w:left w:val="none" w:sz="0" w:space="0" w:color="auto"/>
        <w:bottom w:val="none" w:sz="0" w:space="0" w:color="auto"/>
        <w:right w:val="none" w:sz="0" w:space="0" w:color="auto"/>
      </w:divBdr>
    </w:div>
    <w:div w:id="1182935710">
      <w:bodyDiv w:val="1"/>
      <w:marLeft w:val="0"/>
      <w:marRight w:val="0"/>
      <w:marTop w:val="0"/>
      <w:marBottom w:val="0"/>
      <w:divBdr>
        <w:top w:val="none" w:sz="0" w:space="0" w:color="auto"/>
        <w:left w:val="none" w:sz="0" w:space="0" w:color="auto"/>
        <w:bottom w:val="none" w:sz="0" w:space="0" w:color="auto"/>
        <w:right w:val="none" w:sz="0" w:space="0" w:color="auto"/>
      </w:divBdr>
    </w:div>
    <w:div w:id="1192886720">
      <w:bodyDiv w:val="1"/>
      <w:marLeft w:val="0"/>
      <w:marRight w:val="0"/>
      <w:marTop w:val="0"/>
      <w:marBottom w:val="0"/>
      <w:divBdr>
        <w:top w:val="none" w:sz="0" w:space="0" w:color="auto"/>
        <w:left w:val="none" w:sz="0" w:space="0" w:color="auto"/>
        <w:bottom w:val="none" w:sz="0" w:space="0" w:color="auto"/>
        <w:right w:val="none" w:sz="0" w:space="0" w:color="auto"/>
      </w:divBdr>
    </w:div>
    <w:div w:id="1221403480">
      <w:bodyDiv w:val="1"/>
      <w:marLeft w:val="0"/>
      <w:marRight w:val="0"/>
      <w:marTop w:val="0"/>
      <w:marBottom w:val="0"/>
      <w:divBdr>
        <w:top w:val="none" w:sz="0" w:space="0" w:color="auto"/>
        <w:left w:val="none" w:sz="0" w:space="0" w:color="auto"/>
        <w:bottom w:val="none" w:sz="0" w:space="0" w:color="auto"/>
        <w:right w:val="none" w:sz="0" w:space="0" w:color="auto"/>
      </w:divBdr>
    </w:div>
    <w:div w:id="1315796790">
      <w:bodyDiv w:val="1"/>
      <w:marLeft w:val="0"/>
      <w:marRight w:val="0"/>
      <w:marTop w:val="0"/>
      <w:marBottom w:val="0"/>
      <w:divBdr>
        <w:top w:val="none" w:sz="0" w:space="0" w:color="auto"/>
        <w:left w:val="none" w:sz="0" w:space="0" w:color="auto"/>
        <w:bottom w:val="none" w:sz="0" w:space="0" w:color="auto"/>
        <w:right w:val="none" w:sz="0" w:space="0" w:color="auto"/>
      </w:divBdr>
    </w:div>
    <w:div w:id="1507598702">
      <w:bodyDiv w:val="1"/>
      <w:marLeft w:val="0"/>
      <w:marRight w:val="0"/>
      <w:marTop w:val="0"/>
      <w:marBottom w:val="0"/>
      <w:divBdr>
        <w:top w:val="none" w:sz="0" w:space="0" w:color="auto"/>
        <w:left w:val="none" w:sz="0" w:space="0" w:color="auto"/>
        <w:bottom w:val="none" w:sz="0" w:space="0" w:color="auto"/>
        <w:right w:val="none" w:sz="0" w:space="0" w:color="auto"/>
      </w:divBdr>
    </w:div>
    <w:div w:id="1638142614">
      <w:bodyDiv w:val="1"/>
      <w:marLeft w:val="0"/>
      <w:marRight w:val="0"/>
      <w:marTop w:val="0"/>
      <w:marBottom w:val="0"/>
      <w:divBdr>
        <w:top w:val="none" w:sz="0" w:space="0" w:color="auto"/>
        <w:left w:val="none" w:sz="0" w:space="0" w:color="auto"/>
        <w:bottom w:val="none" w:sz="0" w:space="0" w:color="auto"/>
        <w:right w:val="none" w:sz="0" w:space="0" w:color="auto"/>
      </w:divBdr>
    </w:div>
    <w:div w:id="1658412496">
      <w:bodyDiv w:val="1"/>
      <w:marLeft w:val="0"/>
      <w:marRight w:val="0"/>
      <w:marTop w:val="0"/>
      <w:marBottom w:val="0"/>
      <w:divBdr>
        <w:top w:val="none" w:sz="0" w:space="0" w:color="auto"/>
        <w:left w:val="none" w:sz="0" w:space="0" w:color="auto"/>
        <w:bottom w:val="none" w:sz="0" w:space="0" w:color="auto"/>
        <w:right w:val="none" w:sz="0" w:space="0" w:color="auto"/>
      </w:divBdr>
    </w:div>
    <w:div w:id="1685782530">
      <w:bodyDiv w:val="1"/>
      <w:marLeft w:val="0"/>
      <w:marRight w:val="0"/>
      <w:marTop w:val="0"/>
      <w:marBottom w:val="0"/>
      <w:divBdr>
        <w:top w:val="none" w:sz="0" w:space="0" w:color="auto"/>
        <w:left w:val="none" w:sz="0" w:space="0" w:color="auto"/>
        <w:bottom w:val="none" w:sz="0" w:space="0" w:color="auto"/>
        <w:right w:val="none" w:sz="0" w:space="0" w:color="auto"/>
      </w:divBdr>
    </w:div>
    <w:div w:id="1769497782">
      <w:bodyDiv w:val="1"/>
      <w:marLeft w:val="0"/>
      <w:marRight w:val="0"/>
      <w:marTop w:val="0"/>
      <w:marBottom w:val="0"/>
      <w:divBdr>
        <w:top w:val="none" w:sz="0" w:space="0" w:color="auto"/>
        <w:left w:val="none" w:sz="0" w:space="0" w:color="auto"/>
        <w:bottom w:val="none" w:sz="0" w:space="0" w:color="auto"/>
        <w:right w:val="none" w:sz="0" w:space="0" w:color="auto"/>
      </w:divBdr>
    </w:div>
    <w:div w:id="1786269301">
      <w:bodyDiv w:val="1"/>
      <w:marLeft w:val="0"/>
      <w:marRight w:val="0"/>
      <w:marTop w:val="0"/>
      <w:marBottom w:val="0"/>
      <w:divBdr>
        <w:top w:val="none" w:sz="0" w:space="0" w:color="auto"/>
        <w:left w:val="none" w:sz="0" w:space="0" w:color="auto"/>
        <w:bottom w:val="none" w:sz="0" w:space="0" w:color="auto"/>
        <w:right w:val="none" w:sz="0" w:space="0" w:color="auto"/>
      </w:divBdr>
    </w:div>
    <w:div w:id="1810898428">
      <w:bodyDiv w:val="1"/>
      <w:marLeft w:val="0"/>
      <w:marRight w:val="0"/>
      <w:marTop w:val="0"/>
      <w:marBottom w:val="0"/>
      <w:divBdr>
        <w:top w:val="none" w:sz="0" w:space="0" w:color="auto"/>
        <w:left w:val="none" w:sz="0" w:space="0" w:color="auto"/>
        <w:bottom w:val="none" w:sz="0" w:space="0" w:color="auto"/>
        <w:right w:val="none" w:sz="0" w:space="0" w:color="auto"/>
      </w:divBdr>
    </w:div>
    <w:div w:id="1854221586">
      <w:bodyDiv w:val="1"/>
      <w:marLeft w:val="0"/>
      <w:marRight w:val="0"/>
      <w:marTop w:val="0"/>
      <w:marBottom w:val="0"/>
      <w:divBdr>
        <w:top w:val="none" w:sz="0" w:space="0" w:color="auto"/>
        <w:left w:val="none" w:sz="0" w:space="0" w:color="auto"/>
        <w:bottom w:val="none" w:sz="0" w:space="0" w:color="auto"/>
        <w:right w:val="none" w:sz="0" w:space="0" w:color="auto"/>
      </w:divBdr>
    </w:div>
    <w:div w:id="1917546374">
      <w:bodyDiv w:val="1"/>
      <w:marLeft w:val="0"/>
      <w:marRight w:val="0"/>
      <w:marTop w:val="0"/>
      <w:marBottom w:val="0"/>
      <w:divBdr>
        <w:top w:val="none" w:sz="0" w:space="0" w:color="auto"/>
        <w:left w:val="none" w:sz="0" w:space="0" w:color="auto"/>
        <w:bottom w:val="none" w:sz="0" w:space="0" w:color="auto"/>
        <w:right w:val="none" w:sz="0" w:space="0" w:color="auto"/>
      </w:divBdr>
    </w:div>
    <w:div w:id="1944071868">
      <w:bodyDiv w:val="1"/>
      <w:marLeft w:val="0"/>
      <w:marRight w:val="0"/>
      <w:marTop w:val="0"/>
      <w:marBottom w:val="0"/>
      <w:divBdr>
        <w:top w:val="none" w:sz="0" w:space="0" w:color="auto"/>
        <w:left w:val="none" w:sz="0" w:space="0" w:color="auto"/>
        <w:bottom w:val="none" w:sz="0" w:space="0" w:color="auto"/>
        <w:right w:val="none" w:sz="0" w:space="0" w:color="auto"/>
      </w:divBdr>
    </w:div>
    <w:div w:id="2068988185">
      <w:bodyDiv w:val="1"/>
      <w:marLeft w:val="0"/>
      <w:marRight w:val="0"/>
      <w:marTop w:val="0"/>
      <w:marBottom w:val="0"/>
      <w:divBdr>
        <w:top w:val="none" w:sz="0" w:space="0" w:color="auto"/>
        <w:left w:val="none" w:sz="0" w:space="0" w:color="auto"/>
        <w:bottom w:val="none" w:sz="0" w:space="0" w:color="auto"/>
        <w:right w:val="none" w:sz="0" w:space="0" w:color="auto"/>
      </w:divBdr>
    </w:div>
    <w:div w:id="20984034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5.png"/><Relationship Id="rId13" Type="http://schemas.openxmlformats.org/officeDocument/2006/relationships/image" Target="media/image10.png"/><Relationship Id="rId18" Type="http://schemas.openxmlformats.org/officeDocument/2006/relationships/image" Target="media/image15.png"/><Relationship Id="rId3" Type="http://schemas.openxmlformats.org/officeDocument/2006/relationships/webSettings" Target="webSettings.xml"/><Relationship Id="rId21" Type="http://schemas.openxmlformats.org/officeDocument/2006/relationships/image" Target="media/image18.png"/><Relationship Id="rId7" Type="http://schemas.openxmlformats.org/officeDocument/2006/relationships/image" Target="media/image4.png"/><Relationship Id="rId12" Type="http://schemas.openxmlformats.org/officeDocument/2006/relationships/image" Target="media/image9.png"/><Relationship Id="rId17" Type="http://schemas.openxmlformats.org/officeDocument/2006/relationships/image" Target="media/image14.png"/><Relationship Id="rId2" Type="http://schemas.openxmlformats.org/officeDocument/2006/relationships/settings" Target="settings.xml"/><Relationship Id="rId16" Type="http://schemas.openxmlformats.org/officeDocument/2006/relationships/image" Target="media/image13.png"/><Relationship Id="rId20" Type="http://schemas.openxmlformats.org/officeDocument/2006/relationships/image" Target="media/image17.png"/><Relationship Id="rId1" Type="http://schemas.openxmlformats.org/officeDocument/2006/relationships/styles" Target="styles.xml"/><Relationship Id="rId6" Type="http://schemas.openxmlformats.org/officeDocument/2006/relationships/image" Target="media/image3.png"/><Relationship Id="rId11" Type="http://schemas.openxmlformats.org/officeDocument/2006/relationships/image" Target="media/image8.png"/><Relationship Id="rId24" Type="http://schemas.openxmlformats.org/officeDocument/2006/relationships/theme" Target="theme/theme1.xml"/><Relationship Id="rId5" Type="http://schemas.openxmlformats.org/officeDocument/2006/relationships/image" Target="media/image2.png"/><Relationship Id="rId15" Type="http://schemas.openxmlformats.org/officeDocument/2006/relationships/image" Target="media/image12.png"/><Relationship Id="rId23" Type="http://schemas.openxmlformats.org/officeDocument/2006/relationships/fontTable" Target="fontTable.xml"/><Relationship Id="rId10" Type="http://schemas.openxmlformats.org/officeDocument/2006/relationships/image" Target="media/image7.png"/><Relationship Id="rId19" Type="http://schemas.openxmlformats.org/officeDocument/2006/relationships/image" Target="media/image16.png"/><Relationship Id="rId4" Type="http://schemas.openxmlformats.org/officeDocument/2006/relationships/image" Target="media/image1.png"/><Relationship Id="rId9" Type="http://schemas.openxmlformats.org/officeDocument/2006/relationships/image" Target="media/image6.png"/><Relationship Id="rId14" Type="http://schemas.openxmlformats.org/officeDocument/2006/relationships/image" Target="media/image11.png"/><Relationship Id="rId22" Type="http://schemas.openxmlformats.org/officeDocument/2006/relationships/hyperlink" Target="http://www.viewray.com/produc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4</TotalTime>
  <Pages>17</Pages>
  <Words>4194</Words>
  <Characters>23908</Characters>
  <Application>Microsoft Office Word</Application>
  <DocSecurity>0</DocSecurity>
  <Lines>199</Lines>
  <Paragraphs>56</Paragraphs>
  <ScaleCrop>false</ScaleCrop>
  <HeadingPairs>
    <vt:vector size="2" baseType="variant">
      <vt:variant>
        <vt:lpstr>Title</vt:lpstr>
      </vt:variant>
      <vt:variant>
        <vt:i4>1</vt:i4>
      </vt:variant>
    </vt:vector>
  </HeadingPairs>
  <TitlesOfParts>
    <vt:vector size="1" baseType="lpstr">
      <vt:lpstr>_</vt:lpstr>
    </vt:vector>
  </TitlesOfParts>
  <Company>The University of Liverpool</Company>
  <LinksUpToDate>false</LinksUpToDate>
  <CharactersWithSpaces>280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creator>Maguire, Caroline</dc:creator>
  <cp:lastModifiedBy>Kirby, Mike</cp:lastModifiedBy>
  <cp:revision>3</cp:revision>
  <dcterms:created xsi:type="dcterms:W3CDTF">2023-03-14T11:16:00Z</dcterms:created>
  <dcterms:modified xsi:type="dcterms:W3CDTF">2023-03-14T11: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14546</vt:lpwstr>
  </property>
  <property fmtid="{D5CDD505-2E9C-101B-9397-08002B2CF9AE}" pid="3" name="WnCSubscriberId">
    <vt:lpwstr>4115</vt:lpwstr>
  </property>
  <property fmtid="{D5CDD505-2E9C-101B-9397-08002B2CF9AE}" pid="4" name="WnCOutputStyleId">
    <vt:lpwstr>165</vt:lpwstr>
  </property>
  <property fmtid="{D5CDD505-2E9C-101B-9397-08002B2CF9AE}" pid="5" name="RWProductId">
    <vt:lpwstr>WnC</vt:lpwstr>
  </property>
  <property fmtid="{D5CDD505-2E9C-101B-9397-08002B2CF9AE}" pid="6" name="WnC4Folder">
    <vt:lpwstr>Documents///Caroline Maguire Evaluation of the viewray statement publication 050416 full submitted</vt:lpwstr>
  </property>
</Properties>
</file>